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4D36937" w:rsidR="00664F15" w:rsidRPr="00406ADE" w:rsidRDefault="00CD70A7" w:rsidP="01CE50FE">
      <w:pPr>
        <w:spacing w:line="360" w:lineRule="auto"/>
        <w:jc w:val="center"/>
        <w:rPr>
          <w:b/>
          <w:bCs/>
          <w:i/>
          <w:iCs/>
          <w:sz w:val="28"/>
          <w:szCs w:val="28"/>
        </w:rPr>
      </w:pPr>
      <w:bookmarkStart w:id="0" w:name="_Hlk137510631"/>
      <w:r w:rsidRPr="00406ADE">
        <w:rPr>
          <w:b/>
          <w:bCs/>
          <w:sz w:val="28"/>
          <w:szCs w:val="28"/>
        </w:rPr>
        <w:t>Sistem Edukasi Kebencanaan Pada Lembaga Filantropi Berbasis Web</w:t>
      </w:r>
      <w:r w:rsidR="00BC484B" w:rsidRPr="00406ADE">
        <w:rPr>
          <w:b/>
          <w:bCs/>
          <w:sz w:val="28"/>
          <w:szCs w:val="28"/>
        </w:rPr>
        <w:t>site</w:t>
      </w:r>
      <w:bookmarkEnd w:id="0"/>
      <w:r w:rsidR="00C5550C" w:rsidRPr="00406ADE">
        <w:rPr>
          <w:b/>
          <w:bCs/>
          <w:sz w:val="28"/>
          <w:szCs w:val="28"/>
        </w:rPr>
        <w:t xml:space="preserve"> Dengan Metode </w:t>
      </w:r>
      <w:r w:rsidR="00C5550C" w:rsidRPr="00406ADE">
        <w:rPr>
          <w:b/>
          <w:bCs/>
          <w:i/>
          <w:iCs/>
          <w:sz w:val="28"/>
          <w:szCs w:val="28"/>
        </w:rPr>
        <w:t>Prototype</w:t>
      </w:r>
    </w:p>
    <w:p w14:paraId="7083FED9" w14:textId="2A0897A6" w:rsidR="00DF3A30" w:rsidRPr="00406ADE" w:rsidRDefault="00DF3A30" w:rsidP="000F2778">
      <w:pPr>
        <w:spacing w:line="360" w:lineRule="auto"/>
        <w:jc w:val="center"/>
        <w:rPr>
          <w:b/>
          <w:sz w:val="28"/>
          <w:szCs w:val="28"/>
        </w:rPr>
      </w:pPr>
    </w:p>
    <w:p w14:paraId="26AE8B2E" w14:textId="77777777" w:rsidR="00CD70A7" w:rsidRPr="00406ADE" w:rsidRDefault="00CD70A7" w:rsidP="000F2778">
      <w:pPr>
        <w:spacing w:line="360" w:lineRule="auto"/>
        <w:jc w:val="center"/>
        <w:rPr>
          <w:b/>
          <w:sz w:val="28"/>
          <w:szCs w:val="28"/>
        </w:rPr>
      </w:pPr>
    </w:p>
    <w:p w14:paraId="12D4B5D5" w14:textId="77777777" w:rsidR="00664F15" w:rsidRPr="00406ADE" w:rsidRDefault="01CE50FE" w:rsidP="01CE50FE">
      <w:pPr>
        <w:spacing w:line="360" w:lineRule="auto"/>
        <w:jc w:val="center"/>
        <w:rPr>
          <w:b/>
          <w:bCs/>
          <w:sz w:val="28"/>
          <w:szCs w:val="28"/>
        </w:rPr>
      </w:pPr>
      <w:r w:rsidRPr="00406ADE">
        <w:rPr>
          <w:b/>
          <w:bCs/>
          <w:sz w:val="28"/>
          <w:szCs w:val="28"/>
        </w:rPr>
        <w:t>Proposal Tugas Akhir</w:t>
      </w:r>
    </w:p>
    <w:p w14:paraId="05506E8B" w14:textId="77777777" w:rsidR="00664F15" w:rsidRPr="00406ADE" w:rsidRDefault="00664F15" w:rsidP="000F2778">
      <w:pPr>
        <w:spacing w:line="360" w:lineRule="auto"/>
        <w:rPr>
          <w:b/>
        </w:rPr>
      </w:pPr>
    </w:p>
    <w:p w14:paraId="79AD8CE1" w14:textId="77777777" w:rsidR="00664F15" w:rsidRPr="00406ADE" w:rsidRDefault="01CE50FE" w:rsidP="000F2778">
      <w:pPr>
        <w:spacing w:line="360" w:lineRule="auto"/>
        <w:jc w:val="center"/>
      </w:pPr>
      <w:r w:rsidRPr="00406ADE">
        <w:t>Diajukan Untuk Memenuhi</w:t>
      </w:r>
    </w:p>
    <w:p w14:paraId="12029165" w14:textId="636A14FC" w:rsidR="00664F15" w:rsidRPr="00406ADE" w:rsidRDefault="01CE50FE" w:rsidP="000F2778">
      <w:pPr>
        <w:spacing w:line="360" w:lineRule="auto"/>
        <w:jc w:val="center"/>
      </w:pPr>
      <w:r w:rsidRPr="00406ADE">
        <w:t xml:space="preserve">Persyaratan Guna Meraih Gelar Sarjana </w:t>
      </w:r>
      <w:r w:rsidR="00FA1A50" w:rsidRPr="00406ADE">
        <w:t>Strata 1</w:t>
      </w:r>
    </w:p>
    <w:p w14:paraId="07909AB3" w14:textId="77777777" w:rsidR="00664F15" w:rsidRPr="00406ADE" w:rsidRDefault="01CE50FE" w:rsidP="000F2778">
      <w:pPr>
        <w:spacing w:line="360" w:lineRule="auto"/>
        <w:jc w:val="center"/>
      </w:pPr>
      <w:r w:rsidRPr="00406ADE">
        <w:t>Informatika Universitas Muhammadiyah Malang</w:t>
      </w:r>
    </w:p>
    <w:p w14:paraId="518B71AF" w14:textId="77777777" w:rsidR="00332215" w:rsidRPr="00406ADE" w:rsidRDefault="00332215" w:rsidP="000F2778">
      <w:pPr>
        <w:spacing w:line="360" w:lineRule="auto"/>
        <w:jc w:val="center"/>
      </w:pPr>
    </w:p>
    <w:p w14:paraId="4E09F477" w14:textId="77777777" w:rsidR="00CD70A7" w:rsidRPr="00406ADE" w:rsidRDefault="00CD70A7" w:rsidP="00CD70A7">
      <w:pPr>
        <w:spacing w:line="360" w:lineRule="auto"/>
        <w:rPr>
          <w:b/>
        </w:rPr>
      </w:pPr>
    </w:p>
    <w:p w14:paraId="306E10D4" w14:textId="77777777" w:rsidR="00CD70A7" w:rsidRPr="00406ADE" w:rsidRDefault="00CD70A7" w:rsidP="00CD70A7">
      <w:pPr>
        <w:spacing w:line="360" w:lineRule="auto"/>
        <w:rPr>
          <w:b/>
        </w:rPr>
      </w:pPr>
    </w:p>
    <w:p w14:paraId="0E84C31D" w14:textId="6EF4625A" w:rsidR="00A65C29" w:rsidRPr="00406ADE" w:rsidRDefault="00017AF5" w:rsidP="00CD70A7">
      <w:pPr>
        <w:spacing w:line="360" w:lineRule="auto"/>
        <w:rPr>
          <w:b/>
        </w:rPr>
      </w:pPr>
      <w:r w:rsidRPr="00406ADE">
        <w:rPr>
          <w:b/>
          <w:noProof/>
        </w:rPr>
        <w:drawing>
          <wp:anchor distT="0" distB="0" distL="114300" distR="114300" simplePos="0" relativeHeight="251625472" behindDoc="0" locked="0" layoutInCell="1" allowOverlap="1" wp14:anchorId="770F3C06" wp14:editId="01007E7F">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406ADE" w:rsidRDefault="00664F15" w:rsidP="000F2778">
      <w:pPr>
        <w:spacing w:line="360" w:lineRule="auto"/>
        <w:jc w:val="center"/>
        <w:rPr>
          <w:b/>
        </w:rPr>
      </w:pPr>
    </w:p>
    <w:p w14:paraId="5E26C82D" w14:textId="77777777" w:rsidR="00664F15" w:rsidRPr="00406ADE" w:rsidRDefault="00664F15" w:rsidP="000F2778">
      <w:pPr>
        <w:spacing w:line="360" w:lineRule="auto"/>
        <w:rPr>
          <w:b/>
        </w:rPr>
      </w:pPr>
    </w:p>
    <w:p w14:paraId="10DA4BBB" w14:textId="77777777" w:rsidR="00332215" w:rsidRPr="00406ADE" w:rsidRDefault="00332215" w:rsidP="000F2778">
      <w:pPr>
        <w:spacing w:line="360" w:lineRule="auto"/>
        <w:rPr>
          <w:b/>
        </w:rPr>
      </w:pPr>
    </w:p>
    <w:p w14:paraId="2197EF32" w14:textId="77777777" w:rsidR="00332215" w:rsidRPr="00406ADE" w:rsidRDefault="00332215" w:rsidP="000F2778">
      <w:pPr>
        <w:spacing w:line="360" w:lineRule="auto"/>
        <w:rPr>
          <w:b/>
        </w:rPr>
      </w:pPr>
    </w:p>
    <w:p w14:paraId="5CC015B9" w14:textId="77777777" w:rsidR="00332215" w:rsidRPr="00406ADE" w:rsidRDefault="00332215" w:rsidP="000F2778">
      <w:pPr>
        <w:spacing w:line="360" w:lineRule="auto"/>
        <w:rPr>
          <w:b/>
        </w:rPr>
      </w:pPr>
    </w:p>
    <w:p w14:paraId="500E3BC3" w14:textId="77777777" w:rsidR="00332215" w:rsidRPr="00406ADE" w:rsidRDefault="00332215" w:rsidP="000F2778">
      <w:pPr>
        <w:spacing w:line="360" w:lineRule="auto"/>
        <w:rPr>
          <w:b/>
        </w:rPr>
      </w:pPr>
    </w:p>
    <w:p w14:paraId="4D1794B6" w14:textId="77777777" w:rsidR="00332215" w:rsidRPr="00406ADE" w:rsidRDefault="00332215" w:rsidP="000F2778">
      <w:pPr>
        <w:spacing w:line="360" w:lineRule="auto"/>
        <w:rPr>
          <w:b/>
        </w:rPr>
      </w:pPr>
    </w:p>
    <w:p w14:paraId="1CB0E109" w14:textId="77777777" w:rsidR="00332215" w:rsidRPr="00406ADE" w:rsidRDefault="00332215" w:rsidP="000F2778">
      <w:pPr>
        <w:spacing w:line="360" w:lineRule="auto"/>
        <w:rPr>
          <w:b/>
        </w:rPr>
      </w:pPr>
    </w:p>
    <w:p w14:paraId="48B5E4B8" w14:textId="77777777" w:rsidR="00332215" w:rsidRPr="00406ADE" w:rsidRDefault="00332215" w:rsidP="000F2778">
      <w:pPr>
        <w:spacing w:line="360" w:lineRule="auto"/>
        <w:rPr>
          <w:b/>
        </w:rPr>
      </w:pPr>
    </w:p>
    <w:p w14:paraId="27152D54" w14:textId="35DAE516" w:rsidR="00664F15" w:rsidRPr="00406ADE" w:rsidRDefault="00CD70A7" w:rsidP="000F2778">
      <w:pPr>
        <w:tabs>
          <w:tab w:val="left" w:pos="1843"/>
        </w:tabs>
        <w:spacing w:line="360" w:lineRule="auto"/>
        <w:jc w:val="center"/>
      </w:pPr>
      <w:r w:rsidRPr="00406ADE">
        <w:t>Maulana Sandi Samudera</w:t>
      </w:r>
    </w:p>
    <w:p w14:paraId="7278B978" w14:textId="1F2E4472" w:rsidR="00664F15" w:rsidRPr="00406ADE" w:rsidRDefault="01CE50FE" w:rsidP="000F2778">
      <w:pPr>
        <w:tabs>
          <w:tab w:val="left" w:pos="1843"/>
        </w:tabs>
        <w:spacing w:line="360" w:lineRule="auto"/>
        <w:jc w:val="center"/>
      </w:pPr>
      <w:r w:rsidRPr="00406ADE">
        <w:t>(</w:t>
      </w:r>
      <w:r w:rsidR="00CD70A7" w:rsidRPr="00406ADE">
        <w:t>201910370311426</w:t>
      </w:r>
      <w:r w:rsidRPr="00406ADE">
        <w:t>)</w:t>
      </w:r>
    </w:p>
    <w:p w14:paraId="2FAD6FA3" w14:textId="7B716903" w:rsidR="3DDCC678" w:rsidRPr="00406ADE" w:rsidRDefault="3DDCC678" w:rsidP="3DDCC678">
      <w:pPr>
        <w:spacing w:line="360" w:lineRule="auto"/>
        <w:jc w:val="center"/>
        <w:rPr>
          <w:b/>
          <w:bCs/>
        </w:rPr>
      </w:pPr>
    </w:p>
    <w:p w14:paraId="4D7B8202" w14:textId="296CA1AE" w:rsidR="3DDCC678" w:rsidRPr="00406ADE" w:rsidRDefault="00185736" w:rsidP="01CE50FE">
      <w:pPr>
        <w:spacing w:line="360" w:lineRule="auto"/>
        <w:jc w:val="center"/>
        <w:rPr>
          <w:b/>
          <w:bCs/>
        </w:rPr>
      </w:pPr>
      <w:r w:rsidRPr="00406ADE">
        <w:rPr>
          <w:b/>
          <w:bCs/>
        </w:rPr>
        <w:t>Rekayasa Perangkat Lunak</w:t>
      </w:r>
    </w:p>
    <w:p w14:paraId="12E823A8" w14:textId="77777777" w:rsidR="00664F15" w:rsidRPr="00406ADE" w:rsidRDefault="00664F15" w:rsidP="000F2778">
      <w:pPr>
        <w:spacing w:line="360" w:lineRule="auto"/>
      </w:pPr>
    </w:p>
    <w:p w14:paraId="6EAC9721" w14:textId="77777777" w:rsidR="00664F15" w:rsidRPr="00406ADE" w:rsidRDefault="00664F15" w:rsidP="000F2778">
      <w:pPr>
        <w:spacing w:line="360" w:lineRule="auto"/>
        <w:rPr>
          <w:b/>
        </w:rPr>
      </w:pPr>
    </w:p>
    <w:p w14:paraId="6E2EC88B" w14:textId="77777777" w:rsidR="00664F15" w:rsidRPr="00406ADE" w:rsidRDefault="3DDCC678" w:rsidP="3DDCC678">
      <w:pPr>
        <w:spacing w:line="360" w:lineRule="auto"/>
        <w:jc w:val="center"/>
        <w:rPr>
          <w:b/>
          <w:bCs/>
          <w:sz w:val="28"/>
          <w:szCs w:val="28"/>
        </w:rPr>
      </w:pPr>
      <w:r w:rsidRPr="00406ADE">
        <w:rPr>
          <w:b/>
          <w:bCs/>
          <w:sz w:val="28"/>
          <w:szCs w:val="28"/>
        </w:rPr>
        <w:t xml:space="preserve">PROGRAM STUDI INFORMATIKA </w:t>
      </w:r>
    </w:p>
    <w:p w14:paraId="13D06A92" w14:textId="77777777" w:rsidR="00664F15" w:rsidRPr="00406ADE" w:rsidRDefault="3DDCC678" w:rsidP="3DDCC678">
      <w:pPr>
        <w:spacing w:line="360" w:lineRule="auto"/>
        <w:jc w:val="center"/>
        <w:rPr>
          <w:b/>
          <w:bCs/>
          <w:sz w:val="28"/>
          <w:szCs w:val="28"/>
        </w:rPr>
      </w:pPr>
      <w:r w:rsidRPr="00406ADE">
        <w:rPr>
          <w:b/>
          <w:bCs/>
          <w:sz w:val="28"/>
          <w:szCs w:val="28"/>
        </w:rPr>
        <w:t>FAKULTAS TEKNIK</w:t>
      </w:r>
    </w:p>
    <w:p w14:paraId="3D951012" w14:textId="77777777" w:rsidR="00664F15" w:rsidRPr="00406ADE" w:rsidRDefault="3DDCC678" w:rsidP="3DDCC678">
      <w:pPr>
        <w:spacing w:line="360" w:lineRule="auto"/>
        <w:jc w:val="center"/>
        <w:rPr>
          <w:b/>
          <w:bCs/>
          <w:sz w:val="28"/>
          <w:szCs w:val="28"/>
        </w:rPr>
      </w:pPr>
      <w:r w:rsidRPr="00406ADE">
        <w:rPr>
          <w:b/>
          <w:bCs/>
          <w:sz w:val="28"/>
          <w:szCs w:val="28"/>
        </w:rPr>
        <w:t>UNIVERSITAS MUHAMMADIYAH MALANG</w:t>
      </w:r>
    </w:p>
    <w:p w14:paraId="1A9662C0" w14:textId="5FE19093" w:rsidR="00664F15" w:rsidRPr="00406ADE" w:rsidRDefault="01CE50FE" w:rsidP="01CE50FE">
      <w:pPr>
        <w:spacing w:line="360" w:lineRule="auto"/>
        <w:jc w:val="center"/>
        <w:rPr>
          <w:b/>
          <w:bCs/>
        </w:rPr>
      </w:pPr>
      <w:r w:rsidRPr="00406ADE">
        <w:rPr>
          <w:b/>
          <w:bCs/>
          <w:sz w:val="28"/>
          <w:szCs w:val="28"/>
        </w:rPr>
        <w:t>20</w:t>
      </w:r>
      <w:r w:rsidR="00BC484B" w:rsidRPr="00406ADE">
        <w:rPr>
          <w:b/>
          <w:bCs/>
          <w:sz w:val="28"/>
          <w:szCs w:val="28"/>
        </w:rPr>
        <w:t>23</w:t>
      </w:r>
    </w:p>
    <w:p w14:paraId="4FAFFE6F" w14:textId="2C72AC5E" w:rsidR="00FA1A50" w:rsidRPr="00406ADE" w:rsidRDefault="00FA1A50" w:rsidP="00350C77">
      <w:pPr>
        <w:pStyle w:val="Heading1"/>
      </w:pPr>
      <w:r w:rsidRPr="00406ADE">
        <w:rPr>
          <w:lang w:val="id-ID"/>
        </w:rPr>
        <w:lastRenderedPageBreak/>
        <w:t>LEMBAR PE</w:t>
      </w:r>
      <w:r w:rsidRPr="00406ADE">
        <w:t>RSETUJUAN</w:t>
      </w:r>
    </w:p>
    <w:p w14:paraId="2DC0D053" w14:textId="77777777" w:rsidR="00FA1A50" w:rsidRPr="00406ADE" w:rsidRDefault="00FA1A50" w:rsidP="00FA1A50">
      <w:pPr>
        <w:spacing w:before="30" w:after="30" w:line="360" w:lineRule="auto"/>
        <w:jc w:val="center"/>
        <w:rPr>
          <w:b/>
          <w:sz w:val="28"/>
          <w:szCs w:val="28"/>
          <w:lang w:val="id-ID"/>
        </w:rPr>
      </w:pPr>
    </w:p>
    <w:p w14:paraId="6611ADE1" w14:textId="77777777" w:rsidR="004361D7" w:rsidRPr="00406ADE" w:rsidRDefault="004361D7" w:rsidP="00C5550C">
      <w:pPr>
        <w:spacing w:before="30" w:after="30" w:line="360" w:lineRule="auto"/>
        <w:jc w:val="center"/>
        <w:rPr>
          <w:noProof/>
          <w:lang w:val="id-ID"/>
        </w:rPr>
      </w:pPr>
    </w:p>
    <w:p w14:paraId="5218CAAD" w14:textId="77777777" w:rsidR="004361D7" w:rsidRPr="00406ADE" w:rsidRDefault="004361D7" w:rsidP="00C5550C">
      <w:pPr>
        <w:spacing w:before="30" w:after="30" w:line="360" w:lineRule="auto"/>
        <w:jc w:val="center"/>
        <w:rPr>
          <w:noProof/>
          <w:lang w:val="id-ID"/>
        </w:rPr>
      </w:pPr>
    </w:p>
    <w:p w14:paraId="5904DE7C" w14:textId="462DB5D6" w:rsidR="00FA1A50" w:rsidRPr="00406ADE" w:rsidRDefault="00FA1A50" w:rsidP="00C5550C">
      <w:pPr>
        <w:spacing w:before="30" w:after="30" w:line="360" w:lineRule="auto"/>
        <w:jc w:val="center"/>
        <w:rPr>
          <w:i/>
          <w:iCs/>
        </w:rPr>
      </w:pPr>
      <w:r w:rsidRPr="00406ADE">
        <w:rPr>
          <w:b/>
          <w:bCs/>
          <w:sz w:val="28"/>
          <w:szCs w:val="28"/>
        </w:rPr>
        <w:t>Sistem Edukasi Kebencanaan Pada Lembaga Filantropi Berbasis Website</w:t>
      </w:r>
      <w:r w:rsidR="00C5550C" w:rsidRPr="00406ADE">
        <w:rPr>
          <w:b/>
          <w:bCs/>
          <w:sz w:val="28"/>
          <w:szCs w:val="28"/>
        </w:rPr>
        <w:t xml:space="preserve"> Dengan Metode </w:t>
      </w:r>
      <w:r w:rsidR="00C5550C" w:rsidRPr="00406ADE">
        <w:rPr>
          <w:b/>
          <w:bCs/>
          <w:i/>
          <w:iCs/>
          <w:sz w:val="28"/>
          <w:szCs w:val="28"/>
        </w:rPr>
        <w:t>Prototype</w:t>
      </w:r>
    </w:p>
    <w:p w14:paraId="2AD82F30" w14:textId="77777777" w:rsidR="00FA1A50" w:rsidRPr="00406ADE" w:rsidRDefault="00FA1A50" w:rsidP="00FA1A50">
      <w:pPr>
        <w:spacing w:before="30" w:after="30" w:line="360" w:lineRule="auto"/>
      </w:pPr>
    </w:p>
    <w:p w14:paraId="42970CBE" w14:textId="77777777" w:rsidR="00FA1A50" w:rsidRPr="00406ADE" w:rsidRDefault="00FA1A50" w:rsidP="00FA1A50">
      <w:pPr>
        <w:spacing w:before="30" w:after="30" w:line="360" w:lineRule="auto"/>
      </w:pPr>
    </w:p>
    <w:p w14:paraId="37D0B9BA" w14:textId="6A3DDE80" w:rsidR="00FA1A50" w:rsidRPr="00406ADE" w:rsidRDefault="00FA1A50" w:rsidP="00FA1A50">
      <w:pPr>
        <w:spacing w:before="30" w:after="30" w:line="360" w:lineRule="auto"/>
      </w:pPr>
    </w:p>
    <w:p w14:paraId="5D71F334" w14:textId="77777777" w:rsidR="00FA1A50" w:rsidRPr="00406ADE" w:rsidRDefault="00FA1A50" w:rsidP="00FA1A50">
      <w:pPr>
        <w:spacing w:before="30" w:after="30" w:line="360" w:lineRule="auto"/>
        <w:jc w:val="center"/>
        <w:rPr>
          <w:b/>
          <w:bCs/>
        </w:rPr>
      </w:pPr>
      <w:r w:rsidRPr="00406ADE">
        <w:rPr>
          <w:b/>
          <w:bCs/>
        </w:rPr>
        <w:t>Maulana Sandi Samudera</w:t>
      </w:r>
    </w:p>
    <w:p w14:paraId="778BFB89" w14:textId="77777777" w:rsidR="00FA1A50" w:rsidRPr="00406ADE" w:rsidRDefault="00FA1A50" w:rsidP="00FA1A50">
      <w:pPr>
        <w:spacing w:before="30" w:after="30" w:line="360" w:lineRule="auto"/>
        <w:jc w:val="center"/>
      </w:pPr>
      <w:r w:rsidRPr="00406ADE">
        <w:rPr>
          <w:b/>
          <w:bCs/>
        </w:rPr>
        <w:t>201910370311426</w:t>
      </w:r>
    </w:p>
    <w:p w14:paraId="503DBB51" w14:textId="77777777" w:rsidR="00FA1A50" w:rsidRPr="00406ADE" w:rsidRDefault="00FA1A50" w:rsidP="00FA1A50">
      <w:pPr>
        <w:spacing w:before="30" w:after="30" w:line="360" w:lineRule="auto"/>
        <w:jc w:val="center"/>
        <w:rPr>
          <w:lang w:val="id-ID"/>
        </w:rPr>
      </w:pPr>
    </w:p>
    <w:p w14:paraId="6B47F8B3" w14:textId="77777777" w:rsidR="00FA1A50" w:rsidRPr="00406ADE" w:rsidRDefault="00FA1A50" w:rsidP="00FA1A50">
      <w:pPr>
        <w:spacing w:before="30" w:after="30" w:line="360" w:lineRule="auto"/>
        <w:jc w:val="center"/>
        <w:rPr>
          <w:lang w:val="id-ID"/>
        </w:rPr>
      </w:pPr>
    </w:p>
    <w:p w14:paraId="431CE8E8" w14:textId="647C4BF7" w:rsidR="00FA1A50" w:rsidRPr="00406ADE" w:rsidRDefault="00FA1A50" w:rsidP="00FA1A50">
      <w:pPr>
        <w:spacing w:before="30" w:after="30" w:line="360" w:lineRule="auto"/>
        <w:jc w:val="center"/>
      </w:pPr>
      <w:r w:rsidRPr="00406ADE">
        <w:t xml:space="preserve">Telah Direkomendasikan Untuk Diajukan Sebagai </w:t>
      </w:r>
    </w:p>
    <w:p w14:paraId="471FEC1D" w14:textId="77777777" w:rsidR="00FA1A50" w:rsidRPr="00406ADE" w:rsidRDefault="00FA1A50" w:rsidP="00FA1A50">
      <w:pPr>
        <w:spacing w:before="30" w:after="30" w:line="360" w:lineRule="auto"/>
        <w:jc w:val="center"/>
      </w:pPr>
      <w:r w:rsidRPr="00406ADE">
        <w:t>Judul Tugas Akhir Di</w:t>
      </w:r>
    </w:p>
    <w:p w14:paraId="2EB1FA97" w14:textId="77777777" w:rsidR="00FA1A50" w:rsidRPr="00406ADE" w:rsidRDefault="00FA1A50" w:rsidP="00FA1A50">
      <w:pPr>
        <w:spacing w:before="30" w:after="30" w:line="360" w:lineRule="auto"/>
        <w:jc w:val="center"/>
      </w:pPr>
      <w:r w:rsidRPr="00406ADE">
        <w:t>Program Studi Informatika Universitas Muhammadiyah Malang</w:t>
      </w:r>
    </w:p>
    <w:p w14:paraId="7CE73577" w14:textId="6A550DA3" w:rsidR="00FA1A50" w:rsidRPr="00406ADE" w:rsidRDefault="00FA1A50" w:rsidP="00FA1A50">
      <w:pPr>
        <w:spacing w:before="30" w:after="30" w:line="360" w:lineRule="auto"/>
        <w:jc w:val="center"/>
        <w:rPr>
          <w:lang w:val="id-ID"/>
        </w:rPr>
      </w:pPr>
    </w:p>
    <w:p w14:paraId="4CFB026D" w14:textId="1AD802F4" w:rsidR="00FA1A50" w:rsidRPr="00406ADE" w:rsidRDefault="00FA1A50" w:rsidP="00FA1A50">
      <w:pPr>
        <w:spacing w:before="30" w:after="30" w:line="360" w:lineRule="auto"/>
        <w:jc w:val="center"/>
        <w:rPr>
          <w:lang w:val="id-ID"/>
        </w:rPr>
      </w:pPr>
    </w:p>
    <w:p w14:paraId="5498F486" w14:textId="530C49A5" w:rsidR="00FA1A50" w:rsidRPr="00406ADE" w:rsidRDefault="00FA1A50" w:rsidP="00FA1A50">
      <w:pPr>
        <w:spacing w:before="30" w:after="30" w:line="360" w:lineRule="auto"/>
        <w:jc w:val="center"/>
        <w:rPr>
          <w:lang w:val="id-ID"/>
        </w:rPr>
      </w:pPr>
    </w:p>
    <w:p w14:paraId="0AE9AC39" w14:textId="12798ECD" w:rsidR="00FA1A50" w:rsidRPr="00406ADE" w:rsidRDefault="00FA1A50" w:rsidP="00FA1A50">
      <w:pPr>
        <w:spacing w:before="30" w:after="30" w:line="360" w:lineRule="auto"/>
        <w:jc w:val="center"/>
        <w:rPr>
          <w:lang w:val="id-ID"/>
        </w:rPr>
      </w:pPr>
    </w:p>
    <w:p w14:paraId="4180BDA1" w14:textId="189A4AD3" w:rsidR="00FA1A50" w:rsidRPr="00406ADE" w:rsidRDefault="00FA1A50" w:rsidP="00FA1A50">
      <w:pPr>
        <w:spacing w:before="30" w:after="30" w:line="360" w:lineRule="auto"/>
        <w:jc w:val="center"/>
        <w:rPr>
          <w:lang w:val="id-ID"/>
        </w:rPr>
      </w:pPr>
      <w:r w:rsidRPr="00406ADE">
        <w:rPr>
          <w:lang w:val="id-ID"/>
        </w:rPr>
        <w:t>Menyetujui,</w:t>
      </w:r>
    </w:p>
    <w:p w14:paraId="02F7A8CD" w14:textId="02087C15" w:rsidR="00FA1A50" w:rsidRPr="00406ADE" w:rsidRDefault="00FA1A50" w:rsidP="00FA1A50">
      <w:pPr>
        <w:spacing w:before="30" w:after="30" w:line="360" w:lineRule="auto"/>
        <w:jc w:val="center"/>
        <w:rPr>
          <w:b/>
        </w:rPr>
      </w:pPr>
    </w:p>
    <w:p w14:paraId="721375BE" w14:textId="302C6110" w:rsidR="00FA1A50" w:rsidRPr="00406ADE" w:rsidRDefault="003D6805" w:rsidP="00FA1A50">
      <w:pPr>
        <w:spacing w:before="30" w:after="30" w:line="360" w:lineRule="auto"/>
        <w:jc w:val="center"/>
        <w:rPr>
          <w:lang w:val="id-ID"/>
        </w:rPr>
      </w:pPr>
      <w:r>
        <w:rPr>
          <w:noProof/>
        </w:rPr>
        <w:pict w14:anchorId="401CE93B">
          <v:rect id="Rectangle 1" o:spid="_x0000_s1086" style="position:absolute;left:0;text-align:left;margin-left:249pt;margin-top:.65pt;width:233.4pt;height:151.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bookmarkStart w:id="1" w:name="_Hlk138796877"/>
                  <w:bookmarkEnd w:id="1"/>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w:r>
      <w:r>
        <w:rPr>
          <w:noProof/>
        </w:rPr>
        <w:pict w14:anchorId="3B90897D">
          <v:rect id="Rectangle 2" o:spid="_x0000_s1085" style="position:absolute;left:0;text-align:left;margin-left:0;margin-top:1.6pt;width:210.05pt;height:162.7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w:r>
    </w:p>
    <w:p w14:paraId="6F98FFD8" w14:textId="07213AF3" w:rsidR="00FA1A50" w:rsidRPr="00406ADE" w:rsidRDefault="005B63A8" w:rsidP="00FA1A50">
      <w:pPr>
        <w:spacing w:before="30" w:after="30" w:line="360" w:lineRule="auto"/>
        <w:rPr>
          <w:lang w:val="id-ID"/>
        </w:rPr>
      </w:pPr>
      <w:r w:rsidRPr="00406ADE">
        <w:rPr>
          <w:noProof/>
          <w:lang w:val="id-ID"/>
        </w:rPr>
        <w:drawing>
          <wp:anchor distT="0" distB="0" distL="114300" distR="114300" simplePos="0" relativeHeight="251626496" behindDoc="0" locked="0" layoutInCell="1" allowOverlap="1" wp14:anchorId="7EE3D791" wp14:editId="0B0182BD">
            <wp:simplePos x="0" y="0"/>
            <wp:positionH relativeFrom="margin">
              <wp:posOffset>3131185</wp:posOffset>
            </wp:positionH>
            <wp:positionV relativeFrom="paragraph">
              <wp:posOffset>139700</wp:posOffset>
            </wp:positionV>
            <wp:extent cx="2995778" cy="8763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9" cstate="print">
                      <a:extLst>
                        <a:ext uri="{28A0092B-C50C-407E-A947-70E740481C1C}">
                          <a14:useLocalDpi xmlns:a14="http://schemas.microsoft.com/office/drawing/2010/main" val="0"/>
                        </a:ext>
                      </a:extLst>
                    </a:blip>
                    <a:srcRect b="34653"/>
                    <a:stretch/>
                  </pic:blipFill>
                  <pic:spPr bwMode="auto">
                    <a:xfrm>
                      <a:off x="0" y="0"/>
                      <a:ext cx="2995778" cy="87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06ADE">
        <w:rPr>
          <w:noProof/>
          <w:lang w:val="id-ID"/>
        </w:rPr>
        <w:drawing>
          <wp:anchor distT="0" distB="0" distL="114300" distR="114300" simplePos="0" relativeHeight="251627520" behindDoc="0" locked="0" layoutInCell="1" allowOverlap="1" wp14:anchorId="42A8D854" wp14:editId="540153C4">
            <wp:simplePos x="0" y="0"/>
            <wp:positionH relativeFrom="margin">
              <wp:posOffset>47625</wp:posOffset>
            </wp:positionH>
            <wp:positionV relativeFrom="paragraph">
              <wp:posOffset>63500</wp:posOffset>
            </wp:positionV>
            <wp:extent cx="2246630" cy="971550"/>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b="14334"/>
                    <a:stretch/>
                  </pic:blipFill>
                  <pic:spPr bwMode="auto">
                    <a:xfrm>
                      <a:off x="0" y="0"/>
                      <a:ext cx="224663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A50" w:rsidRPr="00406ADE">
        <w:rPr>
          <w:lang w:val="id-ID"/>
        </w:rPr>
        <w:tab/>
      </w:r>
      <w:r w:rsidR="00FA1A50" w:rsidRPr="00406ADE">
        <w:rPr>
          <w:lang w:val="id-ID"/>
        </w:rPr>
        <w:tab/>
      </w:r>
      <w:r w:rsidR="00FA1A50" w:rsidRPr="00406ADE">
        <w:rPr>
          <w:lang w:val="id-ID"/>
        </w:rPr>
        <w:tab/>
      </w:r>
      <w:r w:rsidR="00FA1A50" w:rsidRPr="00406ADE">
        <w:rPr>
          <w:lang w:val="id-ID"/>
        </w:rPr>
        <w:tab/>
      </w:r>
      <w:r w:rsidR="00FA1A50" w:rsidRPr="00406ADE">
        <w:rPr>
          <w:lang w:val="id-ID"/>
        </w:rPr>
        <w:tab/>
      </w:r>
      <w:r w:rsidR="00FA1A50" w:rsidRPr="00406ADE">
        <w:rPr>
          <w:lang w:val="id-ID"/>
        </w:rPr>
        <w:tab/>
      </w:r>
    </w:p>
    <w:p w14:paraId="5B9C021F" w14:textId="17B0B2DA" w:rsidR="00FA1A50" w:rsidRPr="00406ADE" w:rsidRDefault="00FA1A50" w:rsidP="00FA1A50">
      <w:pPr>
        <w:spacing w:before="30" w:after="30" w:line="360" w:lineRule="auto"/>
        <w:rPr>
          <w:lang w:val="id-ID"/>
        </w:rPr>
      </w:pPr>
    </w:p>
    <w:p w14:paraId="0B0A3475" w14:textId="58A849AB" w:rsidR="00FA1A50" w:rsidRPr="00406ADE" w:rsidRDefault="00FA1A50" w:rsidP="00FA1A50">
      <w:pPr>
        <w:spacing w:before="30" w:after="30" w:line="360" w:lineRule="auto"/>
        <w:rPr>
          <w:lang w:val="id-ID"/>
        </w:rPr>
      </w:pPr>
    </w:p>
    <w:p w14:paraId="218B3423" w14:textId="77777777" w:rsidR="00FA1A50" w:rsidRPr="00406ADE" w:rsidRDefault="00FA1A50" w:rsidP="00FA1A50">
      <w:pPr>
        <w:spacing w:before="30" w:after="30" w:line="360" w:lineRule="auto"/>
        <w:rPr>
          <w:lang w:val="id-ID"/>
        </w:rPr>
      </w:pPr>
    </w:p>
    <w:p w14:paraId="745BEF10" w14:textId="77777777" w:rsidR="00FA1A50" w:rsidRPr="00406ADE" w:rsidRDefault="00FA1A50" w:rsidP="00FA1A50">
      <w:pPr>
        <w:spacing w:before="30" w:after="30" w:line="360" w:lineRule="auto"/>
        <w:rPr>
          <w:sz w:val="22"/>
          <w:szCs w:val="22"/>
          <w:lang w:val="id-ID"/>
        </w:rPr>
      </w:pPr>
    </w:p>
    <w:p w14:paraId="16571BEC" w14:textId="5A1F876F" w:rsidR="00FA1A50" w:rsidRPr="00406ADE" w:rsidRDefault="00FA1A50" w:rsidP="000F2778">
      <w:pPr>
        <w:spacing w:line="360" w:lineRule="auto"/>
        <w:rPr>
          <w:b/>
        </w:rPr>
      </w:pPr>
    </w:p>
    <w:p w14:paraId="6BB16314" w14:textId="68D05156" w:rsidR="00FA1A50" w:rsidRPr="00406ADE" w:rsidRDefault="00FA1A50">
      <w:pPr>
        <w:rPr>
          <w:b/>
        </w:rPr>
      </w:pPr>
      <w:r w:rsidRPr="00406ADE">
        <w:rPr>
          <w:b/>
        </w:rPr>
        <w:br w:type="page"/>
      </w:r>
      <w:r w:rsidR="002465B4" w:rsidRPr="00406ADE">
        <w:rPr>
          <w:b/>
        </w:rPr>
        <w:lastRenderedPageBreak/>
        <w:t xml:space="preserve"> </w:t>
      </w:r>
    </w:p>
    <w:p w14:paraId="69C4AF98" w14:textId="10AF7ECA" w:rsidR="007E4BBB" w:rsidRPr="00406ADE" w:rsidRDefault="00A83578" w:rsidP="007E4BBB">
      <w:pPr>
        <w:rPr>
          <w:rFonts w:eastAsiaTheme="majorEastAsia" w:cstheme="majorBidi"/>
          <w:b/>
          <w:sz w:val="28"/>
          <w:szCs w:val="32"/>
        </w:rPr>
      </w:pPr>
      <w:r w:rsidRPr="00406ADE">
        <w:rPr>
          <w:rFonts w:eastAsiaTheme="majorEastAsia" w:cstheme="majorBidi"/>
          <w:b/>
          <w:noProof/>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915795"/>
                    </a:xfrm>
                    <a:prstGeom prst="rect">
                      <a:avLst/>
                    </a:prstGeom>
                  </pic:spPr>
                </pic:pic>
              </a:graphicData>
            </a:graphic>
          </wp:inline>
        </w:drawing>
      </w:r>
    </w:p>
    <w:p w14:paraId="5BF00E14" w14:textId="2358F134" w:rsidR="007E4BBB" w:rsidRPr="00406ADE" w:rsidRDefault="007E4BBB" w:rsidP="007E4BBB">
      <w:pPr>
        <w:rPr>
          <w:rFonts w:eastAsiaTheme="majorEastAsia" w:cstheme="majorBidi"/>
          <w:b/>
          <w:sz w:val="28"/>
          <w:szCs w:val="32"/>
        </w:rPr>
      </w:pPr>
    </w:p>
    <w:p w14:paraId="262A2CDC" w14:textId="3B07CD03" w:rsidR="007E4BBB" w:rsidRPr="00406ADE" w:rsidRDefault="007E4BBB" w:rsidP="007E4BBB">
      <w:pPr>
        <w:rPr>
          <w:rFonts w:eastAsiaTheme="majorEastAsia" w:cstheme="majorBidi"/>
          <w:b/>
          <w:sz w:val="28"/>
          <w:szCs w:val="32"/>
        </w:rPr>
      </w:pPr>
    </w:p>
    <w:p w14:paraId="3550C4CE" w14:textId="769AEF12" w:rsidR="007E4BBB" w:rsidRPr="00406ADE" w:rsidRDefault="007E4BBB" w:rsidP="007E4BBB">
      <w:pPr>
        <w:rPr>
          <w:rFonts w:eastAsiaTheme="majorEastAsia" w:cstheme="majorBidi"/>
          <w:b/>
          <w:sz w:val="28"/>
          <w:szCs w:val="32"/>
        </w:rPr>
      </w:pPr>
    </w:p>
    <w:p w14:paraId="30D27662" w14:textId="1514565C" w:rsidR="007E4BBB" w:rsidRPr="00406ADE" w:rsidRDefault="007E4BBB" w:rsidP="007E4BBB">
      <w:pPr>
        <w:rPr>
          <w:rFonts w:eastAsiaTheme="majorEastAsia" w:cstheme="majorBidi"/>
          <w:b/>
          <w:sz w:val="28"/>
          <w:szCs w:val="32"/>
        </w:rPr>
      </w:pPr>
    </w:p>
    <w:p w14:paraId="4841C935" w14:textId="1ED0E287" w:rsidR="007E4BBB" w:rsidRPr="00406ADE" w:rsidRDefault="007E4BBB" w:rsidP="007E4BBB">
      <w:pPr>
        <w:rPr>
          <w:rFonts w:eastAsiaTheme="majorEastAsia" w:cstheme="majorBidi"/>
          <w:b/>
          <w:sz w:val="28"/>
          <w:szCs w:val="32"/>
        </w:rPr>
      </w:pPr>
    </w:p>
    <w:p w14:paraId="4E8F1A93" w14:textId="62FB68D2" w:rsidR="007E4BBB" w:rsidRPr="00406ADE" w:rsidRDefault="007E4BBB" w:rsidP="007E4BBB">
      <w:pPr>
        <w:rPr>
          <w:rFonts w:eastAsiaTheme="majorEastAsia" w:cstheme="majorBidi"/>
          <w:b/>
          <w:sz w:val="28"/>
          <w:szCs w:val="32"/>
        </w:rPr>
      </w:pPr>
    </w:p>
    <w:p w14:paraId="61F11DF3" w14:textId="7A16CF10" w:rsidR="007E4BBB" w:rsidRPr="00406ADE" w:rsidRDefault="007E4BBB" w:rsidP="007E4BBB">
      <w:pPr>
        <w:rPr>
          <w:rFonts w:eastAsiaTheme="majorEastAsia" w:cstheme="majorBidi"/>
          <w:b/>
          <w:sz w:val="28"/>
          <w:szCs w:val="32"/>
        </w:rPr>
      </w:pPr>
    </w:p>
    <w:p w14:paraId="58128635" w14:textId="59B38096" w:rsidR="007E4BBB" w:rsidRPr="00406ADE" w:rsidRDefault="007E4BBB" w:rsidP="007E4BBB">
      <w:pPr>
        <w:rPr>
          <w:rFonts w:eastAsiaTheme="majorEastAsia" w:cstheme="majorBidi"/>
          <w:b/>
          <w:sz w:val="28"/>
          <w:szCs w:val="32"/>
        </w:rPr>
      </w:pPr>
    </w:p>
    <w:p w14:paraId="5658D275" w14:textId="288EB5C9" w:rsidR="007E4BBB" w:rsidRPr="00406ADE" w:rsidRDefault="007E4BBB" w:rsidP="007E4BBB">
      <w:pPr>
        <w:rPr>
          <w:rFonts w:eastAsiaTheme="majorEastAsia" w:cstheme="majorBidi"/>
          <w:b/>
          <w:sz w:val="28"/>
          <w:szCs w:val="32"/>
        </w:rPr>
      </w:pPr>
    </w:p>
    <w:p w14:paraId="05E0AD59" w14:textId="1766F432" w:rsidR="007E4BBB" w:rsidRPr="00406ADE" w:rsidRDefault="007E4BBB" w:rsidP="007E4BBB">
      <w:pPr>
        <w:rPr>
          <w:rFonts w:eastAsiaTheme="majorEastAsia" w:cstheme="majorBidi"/>
          <w:b/>
          <w:sz w:val="28"/>
          <w:szCs w:val="32"/>
        </w:rPr>
      </w:pPr>
    </w:p>
    <w:p w14:paraId="63B2D2DE" w14:textId="5E506B09" w:rsidR="007E4BBB" w:rsidRPr="00406ADE" w:rsidRDefault="007E4BBB" w:rsidP="007E4BBB">
      <w:pPr>
        <w:rPr>
          <w:rFonts w:eastAsiaTheme="majorEastAsia" w:cstheme="majorBidi"/>
          <w:b/>
          <w:sz w:val="28"/>
          <w:szCs w:val="32"/>
        </w:rPr>
      </w:pPr>
    </w:p>
    <w:p w14:paraId="4E2710AF" w14:textId="4BB7F04D" w:rsidR="007E4BBB" w:rsidRPr="00406ADE" w:rsidRDefault="007E4BBB" w:rsidP="007E4BBB">
      <w:pPr>
        <w:rPr>
          <w:rFonts w:eastAsiaTheme="majorEastAsia" w:cstheme="majorBidi"/>
          <w:b/>
          <w:sz w:val="28"/>
          <w:szCs w:val="32"/>
        </w:rPr>
      </w:pPr>
    </w:p>
    <w:p w14:paraId="6A8A94EF" w14:textId="6180824B" w:rsidR="007E4BBB" w:rsidRPr="00406ADE" w:rsidRDefault="007E4BBB" w:rsidP="007E4BBB">
      <w:pPr>
        <w:rPr>
          <w:rFonts w:eastAsiaTheme="majorEastAsia" w:cstheme="majorBidi"/>
          <w:b/>
          <w:sz w:val="28"/>
          <w:szCs w:val="32"/>
        </w:rPr>
      </w:pPr>
    </w:p>
    <w:p w14:paraId="1A135F8D" w14:textId="744551B4" w:rsidR="007E4BBB" w:rsidRPr="00406ADE" w:rsidRDefault="007E4BBB" w:rsidP="007E4BBB">
      <w:pPr>
        <w:rPr>
          <w:rFonts w:eastAsiaTheme="majorEastAsia" w:cstheme="majorBidi"/>
          <w:b/>
          <w:sz w:val="28"/>
          <w:szCs w:val="32"/>
        </w:rPr>
      </w:pPr>
    </w:p>
    <w:p w14:paraId="225C4A0C" w14:textId="49917850" w:rsidR="007E4BBB" w:rsidRPr="00406ADE" w:rsidRDefault="007E4BBB" w:rsidP="007E4BBB">
      <w:pPr>
        <w:rPr>
          <w:rFonts w:eastAsiaTheme="majorEastAsia" w:cstheme="majorBidi"/>
          <w:b/>
          <w:sz w:val="28"/>
          <w:szCs w:val="32"/>
        </w:rPr>
      </w:pPr>
    </w:p>
    <w:p w14:paraId="6CC1799D" w14:textId="55637318" w:rsidR="007E4BBB" w:rsidRPr="00406ADE" w:rsidRDefault="007E4BBB" w:rsidP="007E4BBB">
      <w:pPr>
        <w:rPr>
          <w:rFonts w:eastAsiaTheme="majorEastAsia" w:cstheme="majorBidi"/>
          <w:b/>
          <w:sz w:val="28"/>
          <w:szCs w:val="32"/>
        </w:rPr>
      </w:pPr>
    </w:p>
    <w:p w14:paraId="634351AF" w14:textId="28A18AFB" w:rsidR="007E4BBB" w:rsidRPr="00406ADE" w:rsidRDefault="007E4BBB" w:rsidP="007E4BBB">
      <w:pPr>
        <w:rPr>
          <w:rFonts w:eastAsiaTheme="majorEastAsia" w:cstheme="majorBidi"/>
          <w:b/>
          <w:sz w:val="28"/>
          <w:szCs w:val="32"/>
        </w:rPr>
      </w:pPr>
    </w:p>
    <w:p w14:paraId="585D81F2" w14:textId="164EF4B0" w:rsidR="007E4BBB" w:rsidRPr="00406ADE" w:rsidRDefault="007E4BBB" w:rsidP="007E4BBB">
      <w:pPr>
        <w:rPr>
          <w:rFonts w:eastAsiaTheme="majorEastAsia" w:cstheme="majorBidi"/>
          <w:b/>
          <w:sz w:val="28"/>
          <w:szCs w:val="32"/>
        </w:rPr>
      </w:pPr>
    </w:p>
    <w:p w14:paraId="6E0DBA42" w14:textId="1FAF6A44" w:rsidR="007E4BBB" w:rsidRPr="00406ADE" w:rsidRDefault="007E4BBB" w:rsidP="007E4BBB">
      <w:pPr>
        <w:rPr>
          <w:rFonts w:eastAsiaTheme="majorEastAsia" w:cstheme="majorBidi"/>
          <w:b/>
          <w:sz w:val="28"/>
          <w:szCs w:val="32"/>
        </w:rPr>
      </w:pPr>
    </w:p>
    <w:p w14:paraId="278C88F3" w14:textId="556E8860" w:rsidR="007E4BBB" w:rsidRPr="00406ADE" w:rsidRDefault="007E4BBB" w:rsidP="007E4BBB">
      <w:pPr>
        <w:rPr>
          <w:rFonts w:eastAsiaTheme="majorEastAsia" w:cstheme="majorBidi"/>
          <w:b/>
          <w:sz w:val="28"/>
          <w:szCs w:val="32"/>
        </w:rPr>
      </w:pPr>
    </w:p>
    <w:p w14:paraId="0C72AA43" w14:textId="25FA8896" w:rsidR="007E4BBB" w:rsidRPr="00406ADE" w:rsidRDefault="007E4BBB" w:rsidP="007E4BBB">
      <w:pPr>
        <w:rPr>
          <w:rFonts w:eastAsiaTheme="majorEastAsia" w:cstheme="majorBidi"/>
          <w:b/>
          <w:sz w:val="28"/>
          <w:szCs w:val="32"/>
        </w:rPr>
      </w:pPr>
    </w:p>
    <w:p w14:paraId="17569778" w14:textId="6FFD9A2D" w:rsidR="007E4BBB" w:rsidRPr="00406ADE" w:rsidRDefault="007E4BBB" w:rsidP="007E4BBB">
      <w:pPr>
        <w:rPr>
          <w:rFonts w:eastAsiaTheme="majorEastAsia" w:cstheme="majorBidi"/>
          <w:b/>
          <w:sz w:val="28"/>
          <w:szCs w:val="32"/>
        </w:rPr>
      </w:pPr>
    </w:p>
    <w:p w14:paraId="6F10AA67" w14:textId="6D662D92" w:rsidR="007E4BBB" w:rsidRPr="00406ADE" w:rsidRDefault="007E4BBB" w:rsidP="007E4BBB">
      <w:pPr>
        <w:rPr>
          <w:rFonts w:eastAsiaTheme="majorEastAsia" w:cstheme="majorBidi"/>
          <w:b/>
          <w:sz w:val="28"/>
          <w:szCs w:val="32"/>
        </w:rPr>
      </w:pPr>
    </w:p>
    <w:p w14:paraId="03EF397F" w14:textId="0B7D6F91" w:rsidR="007E4BBB" w:rsidRPr="00406ADE" w:rsidRDefault="007E4BBB" w:rsidP="007E4BBB">
      <w:pPr>
        <w:rPr>
          <w:rFonts w:eastAsiaTheme="majorEastAsia" w:cstheme="majorBidi"/>
          <w:b/>
          <w:sz w:val="28"/>
          <w:szCs w:val="32"/>
        </w:rPr>
      </w:pPr>
    </w:p>
    <w:p w14:paraId="662DCA84" w14:textId="05BF16AE" w:rsidR="007E4BBB" w:rsidRPr="00406ADE" w:rsidRDefault="007E4BBB" w:rsidP="007E4BBB">
      <w:pPr>
        <w:rPr>
          <w:rFonts w:eastAsiaTheme="majorEastAsia" w:cstheme="majorBidi"/>
          <w:b/>
          <w:sz w:val="28"/>
          <w:szCs w:val="32"/>
        </w:rPr>
      </w:pPr>
    </w:p>
    <w:p w14:paraId="0ED5B3D5" w14:textId="3760A2B5" w:rsidR="007E4BBB" w:rsidRPr="00406ADE" w:rsidRDefault="007E4BBB" w:rsidP="007E4BBB">
      <w:pPr>
        <w:rPr>
          <w:rFonts w:eastAsiaTheme="majorEastAsia" w:cstheme="majorBidi"/>
          <w:b/>
          <w:sz w:val="28"/>
          <w:szCs w:val="32"/>
        </w:rPr>
      </w:pPr>
    </w:p>
    <w:p w14:paraId="114ED9AA" w14:textId="1901156B" w:rsidR="007E4BBB" w:rsidRPr="00406ADE" w:rsidRDefault="007E4BBB" w:rsidP="007E4BBB">
      <w:pPr>
        <w:rPr>
          <w:rFonts w:eastAsiaTheme="majorEastAsia" w:cstheme="majorBidi"/>
          <w:b/>
          <w:sz w:val="28"/>
          <w:szCs w:val="32"/>
        </w:rPr>
      </w:pPr>
    </w:p>
    <w:p w14:paraId="599F685C" w14:textId="53737DFE" w:rsidR="007E4BBB" w:rsidRPr="00406ADE" w:rsidRDefault="007E4BBB" w:rsidP="007E4BBB">
      <w:pPr>
        <w:rPr>
          <w:rFonts w:eastAsiaTheme="majorEastAsia" w:cstheme="majorBidi"/>
          <w:b/>
          <w:sz w:val="28"/>
          <w:szCs w:val="32"/>
        </w:rPr>
      </w:pPr>
    </w:p>
    <w:p w14:paraId="10B55AAF" w14:textId="1864A426" w:rsidR="007E4BBB" w:rsidRPr="00406ADE" w:rsidRDefault="007E4BBB" w:rsidP="007E4BBB">
      <w:pPr>
        <w:rPr>
          <w:rFonts w:eastAsiaTheme="majorEastAsia" w:cstheme="majorBidi"/>
          <w:b/>
          <w:sz w:val="28"/>
          <w:szCs w:val="32"/>
        </w:rPr>
      </w:pPr>
    </w:p>
    <w:p w14:paraId="67F9FE99" w14:textId="7CA927A4" w:rsidR="007E4BBB" w:rsidRPr="00406ADE" w:rsidRDefault="007E4BBB" w:rsidP="007E4BBB">
      <w:pPr>
        <w:rPr>
          <w:rFonts w:eastAsiaTheme="majorEastAsia" w:cstheme="majorBidi"/>
          <w:b/>
          <w:sz w:val="28"/>
          <w:szCs w:val="32"/>
        </w:rPr>
      </w:pPr>
    </w:p>
    <w:p w14:paraId="0062CCA5" w14:textId="69519867" w:rsidR="007E4BBB" w:rsidRPr="00406ADE" w:rsidRDefault="007E4BBB" w:rsidP="007E4BBB">
      <w:pPr>
        <w:rPr>
          <w:rFonts w:eastAsiaTheme="majorEastAsia" w:cstheme="majorBidi"/>
          <w:b/>
          <w:sz w:val="28"/>
          <w:szCs w:val="32"/>
        </w:rPr>
      </w:pPr>
    </w:p>
    <w:p w14:paraId="7A5085AD" w14:textId="7E253967" w:rsidR="007E4BBB" w:rsidRPr="00406ADE" w:rsidRDefault="007E4BBB" w:rsidP="007E4BBB">
      <w:pPr>
        <w:rPr>
          <w:rFonts w:eastAsiaTheme="majorEastAsia" w:cstheme="majorBidi"/>
          <w:b/>
          <w:sz w:val="28"/>
          <w:szCs w:val="32"/>
        </w:rPr>
      </w:pPr>
    </w:p>
    <w:p w14:paraId="68F7208A" w14:textId="77777777" w:rsidR="007E4BBB" w:rsidRPr="00406ADE" w:rsidRDefault="007E4BBB" w:rsidP="007E4BBB">
      <w:pPr>
        <w:rPr>
          <w:rFonts w:eastAsiaTheme="majorEastAsia" w:cstheme="majorBidi"/>
          <w:b/>
          <w:sz w:val="28"/>
          <w:szCs w:val="32"/>
        </w:rPr>
      </w:pPr>
    </w:p>
    <w:p w14:paraId="1A1856C1" w14:textId="538D241E" w:rsidR="00FA1A50" w:rsidRPr="00406ADE" w:rsidRDefault="00FA1A50" w:rsidP="00207980">
      <w:pPr>
        <w:pStyle w:val="Heading1"/>
        <w:rPr>
          <w:b w:val="0"/>
        </w:rPr>
      </w:pPr>
      <w:r w:rsidRPr="00406ADE">
        <w:lastRenderedPageBreak/>
        <w:t>BAB I</w:t>
      </w:r>
    </w:p>
    <w:p w14:paraId="32C4F0D9" w14:textId="77777777" w:rsidR="00FA1A50" w:rsidRPr="00406ADE" w:rsidRDefault="00FA1A50" w:rsidP="00FA1A50">
      <w:pPr>
        <w:pStyle w:val="ListParagraph"/>
        <w:spacing w:line="360" w:lineRule="auto"/>
        <w:ind w:left="0"/>
        <w:jc w:val="center"/>
        <w:rPr>
          <w:b/>
          <w:bCs/>
        </w:rPr>
      </w:pPr>
      <w:r w:rsidRPr="00406ADE">
        <w:rPr>
          <w:b/>
          <w:bCs/>
        </w:rPr>
        <w:t>PENDAHULUAN</w:t>
      </w:r>
    </w:p>
    <w:p w14:paraId="48587A4A" w14:textId="1B4ECAC5" w:rsidR="00FA1A50" w:rsidRPr="00406ADE" w:rsidRDefault="00406ADE" w:rsidP="00350C77">
      <w:pPr>
        <w:pStyle w:val="Heading2"/>
        <w:numPr>
          <w:ilvl w:val="0"/>
          <w:numId w:val="23"/>
        </w:numPr>
        <w:ind w:left="360"/>
      </w:pPr>
      <w:r w:rsidRPr="00406ADE">
        <w:t xml:space="preserve"> </w:t>
      </w:r>
      <w:r w:rsidR="00FA1A50" w:rsidRPr="00406ADE">
        <w:t>Latar Belakang</w:t>
      </w:r>
    </w:p>
    <w:p w14:paraId="1644C617" w14:textId="02F423F8" w:rsidR="00350C77" w:rsidRPr="00406ADE" w:rsidRDefault="00FA1A50" w:rsidP="00AC1D1D">
      <w:pPr>
        <w:pStyle w:val="ListParagraph"/>
        <w:spacing w:line="360" w:lineRule="auto"/>
        <w:ind w:left="360" w:firstLine="360"/>
        <w:jc w:val="both"/>
      </w:pPr>
      <w:r w:rsidRPr="00406ADE">
        <w:t>Tahun 2023, sudah sampai saat ini bencana masih sering terjadi.</w:t>
      </w:r>
      <w:r w:rsidR="00AC1D1D" w:rsidRPr="00406ADE">
        <w:t xml:space="preserve"> Menurut Badan Nasional Penanggulangan Bencana (BNPB) melaporkan, terdapat 3.522 bencana alam di Indonesia yang terjadi sepanjang 2022</w:t>
      </w:r>
      <w:r w:rsidR="00AC1D1D" w:rsidRPr="00406ADE">
        <w:fldChar w:fldCharType="begin"/>
      </w:r>
      <w:r w:rsidR="00C84404" w:rsidRPr="00406ADE">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rsidRPr="00406ADE">
        <w:fldChar w:fldCharType="separate"/>
      </w:r>
      <w:r w:rsidR="00C84404" w:rsidRPr="00406ADE">
        <w:t>[1]</w:t>
      </w:r>
      <w:r w:rsidR="00AC1D1D" w:rsidRPr="00406ADE">
        <w:fldChar w:fldCharType="end"/>
      </w:r>
      <w:r w:rsidR="00AC1D1D" w:rsidRPr="00406ADE">
        <w:t xml:space="preserve">. </w:t>
      </w:r>
      <w:r w:rsidRPr="00406ADE">
        <w:t>Tidak menutup kemungkinan karena usia bumi sudah sangat cukup lama. Kejadian yang sering terjadi tidak semua itu adalah bencana</w:t>
      </w:r>
      <w:r w:rsidR="009479CA" w:rsidRPr="00406ADE">
        <w:t>,</w:t>
      </w:r>
      <w:r w:rsidRPr="00406ADE">
        <w:t xml:space="preserve"> karena kebanyakkan juga dari hal yang telah terjadi itu hanya fenomena alam yang terjadi. Pada dasarnya fenomena alam dan bencana adalah </w:t>
      </w:r>
      <w:r w:rsidR="00447FB2" w:rsidRPr="00406ADE">
        <w:t xml:space="preserve">dua </w:t>
      </w:r>
      <w:r w:rsidRPr="00406ADE">
        <w:t xml:space="preserve">hal yang berbeda. </w:t>
      </w:r>
    </w:p>
    <w:p w14:paraId="05058088" w14:textId="109CEAD2" w:rsidR="00350C77" w:rsidRPr="00406ADE" w:rsidRDefault="00FA1A50" w:rsidP="00350C77">
      <w:pPr>
        <w:pStyle w:val="ListParagraph"/>
        <w:spacing w:line="360" w:lineRule="auto"/>
        <w:ind w:left="360" w:firstLine="360"/>
        <w:jc w:val="both"/>
      </w:pPr>
      <w:r w:rsidRPr="00406ADE">
        <w:t xml:space="preserve">Fenomena alam </w:t>
      </w:r>
      <w:r w:rsidR="00DC3480" w:rsidRPr="00406ADE">
        <w:t>merupakan</w:t>
      </w:r>
      <w:r w:rsidRPr="00406ADE">
        <w:t xml:space="preserve"> suatu kejadian atau proses yang terjadi di alam yang dapat diamati dan dijelaskan melalui ilmu pengetahuan.</w:t>
      </w:r>
      <w:r w:rsidR="009C034B" w:rsidRPr="00406ADE">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 </w:t>
      </w:r>
      <w:r w:rsidR="00524022" w:rsidRPr="00406ADE">
        <w:fldChar w:fldCharType="begin"/>
      </w:r>
      <w:r w:rsidR="00C84404" w:rsidRPr="00406ADE">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rsidRPr="00406ADE">
        <w:fldChar w:fldCharType="separate"/>
      </w:r>
      <w:r w:rsidR="00C84404" w:rsidRPr="00406ADE">
        <w:t>[2]</w:t>
      </w:r>
      <w:r w:rsidR="00524022" w:rsidRPr="00406ADE">
        <w:fldChar w:fldCharType="end"/>
      </w:r>
      <w:r w:rsidR="009C034B" w:rsidRPr="00406ADE">
        <w:t>.</w:t>
      </w:r>
      <w:r w:rsidRPr="00406ADE">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rsidRPr="00406ADE">
        <w:t>an</w:t>
      </w:r>
      <w:r w:rsidRPr="00406ADE">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Pr="00406ADE" w:rsidRDefault="00FA1A50" w:rsidP="00350C77">
      <w:pPr>
        <w:pStyle w:val="ListParagraph"/>
        <w:spacing w:line="360" w:lineRule="auto"/>
        <w:ind w:left="360" w:firstLine="360"/>
        <w:jc w:val="both"/>
      </w:pPr>
      <w:r w:rsidRPr="00406ADE">
        <w:t>Berbeda dengan bencana, bencana memiliki arti yang lain dengan fenomena alam. Menurut Undang-undang Nomor 24 Tahun 2007 tentang Penanggulangan</w:t>
      </w:r>
      <w:r w:rsidR="00350C77" w:rsidRPr="00406ADE">
        <w:t xml:space="preserve"> </w:t>
      </w:r>
      <w:r w:rsidRPr="00406ADE">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rsidRPr="00406ADE">
        <w:t xml:space="preserve">s </w:t>
      </w:r>
      <w:r w:rsidR="00524022" w:rsidRPr="00406ADE">
        <w:fldChar w:fldCharType="begin"/>
      </w:r>
      <w:r w:rsidR="00C84404" w:rsidRPr="00406ADE">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rsidRPr="00406ADE">
        <w:fldChar w:fldCharType="separate"/>
      </w:r>
      <w:r w:rsidR="00C84404" w:rsidRPr="00406ADE">
        <w:t>[3]</w:t>
      </w:r>
      <w:r w:rsidR="00524022" w:rsidRPr="00406ADE">
        <w:fldChar w:fldCharType="end"/>
      </w:r>
      <w:r w:rsidRPr="00406ADE">
        <w:t>. Bencana alam merupakan fenomena alam yang tidak seorang manusiapun mampu memperkirakan kapan terjadinya, walaupun manusia dengan segala pengetahuannya berusaha untuk membaca fenomena alam tersebut</w:t>
      </w:r>
      <w:r w:rsidR="00524022" w:rsidRPr="00406ADE">
        <w:t xml:space="preserve"> </w:t>
      </w:r>
      <w:r w:rsidR="00524022" w:rsidRPr="00406ADE">
        <w:fldChar w:fldCharType="begin"/>
      </w:r>
      <w:r w:rsidR="00C84404" w:rsidRPr="00406ADE">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rsidRPr="00406ADE">
        <w:fldChar w:fldCharType="separate"/>
      </w:r>
      <w:r w:rsidR="00C84404" w:rsidRPr="00406ADE">
        <w:t>[4]</w:t>
      </w:r>
      <w:r w:rsidR="00524022" w:rsidRPr="00406ADE">
        <w:fldChar w:fldCharType="end"/>
      </w:r>
      <w:r w:rsidRPr="00406ADE">
        <w:t xml:space="preserve">. Bencana juga terjadi secara tiba-tiba atau kadang muncul secara bertahap. Kebencanaan merujuk pada segala bentuk </w:t>
      </w:r>
      <w:r w:rsidRPr="00406ADE">
        <w:lastRenderedPageBreak/>
        <w:t>kejadian atau peristiwa yang dapat menimbulkan kerusakan atau dampak negatif pada manusia, lingkungan, ekonomi, psikologis dan infrastruktur.</w:t>
      </w:r>
    </w:p>
    <w:p w14:paraId="301EA4EF" w14:textId="2230D6AE" w:rsidR="00350C77" w:rsidRPr="00406ADE" w:rsidRDefault="00FA1A50" w:rsidP="00350C77">
      <w:pPr>
        <w:pStyle w:val="ListParagraph"/>
        <w:spacing w:line="360" w:lineRule="auto"/>
        <w:ind w:left="360" w:firstLine="360"/>
        <w:jc w:val="both"/>
      </w:pPr>
      <w:r w:rsidRPr="00406ADE">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rsidRPr="00406ADE">
        <w:t xml:space="preserve">pada masyarakat </w:t>
      </w:r>
      <w:r w:rsidRPr="00406ADE">
        <w:t xml:space="preserve">terkait bencana. </w:t>
      </w:r>
      <w:r w:rsidR="00224928" w:rsidRPr="00406ADE">
        <w:t>Untuk meminimalisir dampak bencana, perubahan kesadaran masyarakat dapat ditingkatkan melalui pengetahuan yang dimiliki</w:t>
      </w:r>
      <w:r w:rsidR="00416FB7" w:rsidRPr="00406ADE">
        <w:t>,</w:t>
      </w:r>
      <w:r w:rsidR="00224928" w:rsidRPr="00406ADE">
        <w:t xml:space="preserve"> oleh sebab itu</w:t>
      </w:r>
      <w:r w:rsidR="00416FB7" w:rsidRPr="00406ADE">
        <w:t xml:space="preserve"> </w:t>
      </w:r>
      <w:r w:rsidR="00224928" w:rsidRPr="00406ADE">
        <w:t>sektor pendidikan memiliki fungsi vital dalam upaya penanggulangan bencana</w:t>
      </w:r>
      <w:r w:rsidR="009B7545" w:rsidRPr="00406ADE">
        <w:fldChar w:fldCharType="begin"/>
      </w:r>
      <w:r w:rsidR="009B7545" w:rsidRPr="00406ADE">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rsidRPr="00406ADE">
        <w:fldChar w:fldCharType="separate"/>
      </w:r>
      <w:r w:rsidR="009B7545" w:rsidRPr="00406ADE">
        <w:t>[5]</w:t>
      </w:r>
      <w:r w:rsidR="009B7545" w:rsidRPr="00406ADE">
        <w:fldChar w:fldCharType="end"/>
      </w:r>
      <w:r w:rsidR="00224928" w:rsidRPr="00406ADE">
        <w:t>.</w:t>
      </w:r>
    </w:p>
    <w:p w14:paraId="254D61EB" w14:textId="77777777" w:rsidR="00350C77" w:rsidRPr="00406ADE" w:rsidRDefault="00FA1A50" w:rsidP="00350C77">
      <w:pPr>
        <w:pStyle w:val="ListParagraph"/>
        <w:spacing w:line="360" w:lineRule="auto"/>
        <w:ind w:left="360" w:firstLine="360"/>
        <w:jc w:val="both"/>
      </w:pPr>
      <w:r w:rsidRPr="00406ADE">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0A683BB" w14:textId="54FB5AA1" w:rsidR="00074910" w:rsidRPr="00406ADE" w:rsidRDefault="00FA1A50" w:rsidP="00A34730">
      <w:pPr>
        <w:pStyle w:val="ListParagraph"/>
        <w:spacing w:line="360" w:lineRule="auto"/>
        <w:ind w:left="360" w:firstLine="360"/>
        <w:jc w:val="both"/>
      </w:pPr>
      <w:r w:rsidRPr="00406ADE">
        <w:t xml:space="preserve">Melihat kondisi </w:t>
      </w:r>
      <w:r w:rsidR="00416FB7" w:rsidRPr="00406ADE">
        <w:t xml:space="preserve">masyarakat </w:t>
      </w:r>
      <w:r w:rsidRPr="00406ADE">
        <w:t>di Indonesi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rsidRPr="00406ADE">
        <w:t xml:space="preserve"> </w:t>
      </w:r>
      <w:r w:rsidRPr="00406ADE">
        <w:t>memberikan sebagian harta, tenaga, maupun pikiran, secara sukarela untuk kepentingan orang lain</w:t>
      </w:r>
      <w:r w:rsidR="00DC3480" w:rsidRPr="00406ADE">
        <w:fldChar w:fldCharType="begin"/>
      </w:r>
      <w:r w:rsidR="009B7545" w:rsidRPr="00406ADE">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rsidRPr="00406ADE">
        <w:fldChar w:fldCharType="separate"/>
      </w:r>
      <w:r w:rsidR="009B7545" w:rsidRPr="00406ADE">
        <w:t>[6]</w:t>
      </w:r>
      <w:r w:rsidR="00DC3480" w:rsidRPr="00406ADE">
        <w:fldChar w:fldCharType="end"/>
      </w:r>
      <w:r w:rsidR="00DC3480" w:rsidRPr="00406ADE">
        <w:t xml:space="preserve">. </w:t>
      </w:r>
      <w:r w:rsidRPr="00406ADE">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57C1CEAD" w14:textId="67094060" w:rsidR="007F0D74" w:rsidRPr="00406ADE" w:rsidRDefault="00E87098" w:rsidP="00A34730">
      <w:pPr>
        <w:pStyle w:val="ListParagraph"/>
        <w:spacing w:line="360" w:lineRule="auto"/>
        <w:ind w:left="360" w:firstLine="360"/>
        <w:jc w:val="both"/>
      </w:pPr>
      <w:r w:rsidRPr="00406ADE">
        <w:t xml:space="preserve">Lembaga filantropi yang dituju yaitu Mahasiswa Relawan Siaga Bencana (MAHARESIGANA). </w:t>
      </w:r>
      <w:r w:rsidR="007F0D74" w:rsidRPr="00406ADE">
        <w:t>Maharesigana merupakan organisasi dibidang kemanusiaan yang memiliki motto “Maharesigana Bergerak Untuk Kemanusiaan”.</w:t>
      </w:r>
      <w:r w:rsidR="00B35A5F" w:rsidRPr="00406ADE">
        <w:t xml:space="preserve"> Untuk mengurangi resiko bencana yang terjadi, Maharesigana melakukan edukasi kebencanaan pada masyarakat umum. </w:t>
      </w:r>
      <w:r w:rsidR="00EC6BF7" w:rsidRPr="00406ADE">
        <w:t xml:space="preserve">Dalam </w:t>
      </w:r>
      <w:r w:rsidR="00DE0AB4" w:rsidRPr="00406ADE">
        <w:t xml:space="preserve">kegiatan mengedukasi masyarakat, banyak konten yang dibutuhkan dalam edukasi kebencanaan. </w:t>
      </w:r>
      <w:r w:rsidR="009D6212" w:rsidRPr="00406ADE">
        <w:t>Ada beberapa permasalahan yang dihadapi Maharesigana saat mengedukasi masyarakat</w:t>
      </w:r>
      <w:r w:rsidR="000265C1" w:rsidRPr="00406ADE">
        <w:t>. M</w:t>
      </w:r>
      <w:r w:rsidR="00ED197F" w:rsidRPr="00406ADE">
        <w:t>asih sedikit orang-orang yang bergerak untuk mengedukasi masya</w:t>
      </w:r>
      <w:r w:rsidR="00702538" w:rsidRPr="00406ADE">
        <w:t>rajkat.</w:t>
      </w:r>
      <w:r w:rsidR="009D6212" w:rsidRPr="00406ADE">
        <w:t xml:space="preserve"> Banyak dari mereka orang-orang awam yang menyepelekan tentang edukasi kebencanaan.</w:t>
      </w:r>
      <w:r w:rsidR="00624349" w:rsidRPr="00406ADE">
        <w:t xml:space="preserve"> </w:t>
      </w:r>
      <w:r w:rsidR="000265C1" w:rsidRPr="00406ADE">
        <w:t>Serta m</w:t>
      </w:r>
      <w:r w:rsidR="00624349" w:rsidRPr="00406ADE">
        <w:t>embuat konten yang edukatif, mudah dipahami, dan menarik minat masyarakat.</w:t>
      </w:r>
      <w:r w:rsidR="00A34730" w:rsidRPr="00406ADE">
        <w:t xml:space="preserve"> </w:t>
      </w:r>
    </w:p>
    <w:p w14:paraId="79377BAA" w14:textId="523343DF" w:rsidR="00DE0AB4" w:rsidRPr="00406ADE" w:rsidRDefault="00DE0AB4" w:rsidP="00350C77">
      <w:pPr>
        <w:pStyle w:val="ListParagraph"/>
        <w:spacing w:line="360" w:lineRule="auto"/>
        <w:ind w:left="360" w:firstLine="360"/>
        <w:jc w:val="both"/>
      </w:pPr>
      <w:r w:rsidRPr="00406ADE">
        <w:lastRenderedPageBreak/>
        <w:t>Maka dari itu</w:t>
      </w:r>
      <w:r w:rsidR="004464B1" w:rsidRPr="00406ADE">
        <w:t>,</w:t>
      </w:r>
      <w:r w:rsidRPr="00406ADE">
        <w:t xml:space="preserve"> penulis mengembangkan </w:t>
      </w:r>
      <w:r w:rsidR="004464B1" w:rsidRPr="00406ADE">
        <w:t xml:space="preserve">sebuah </w:t>
      </w:r>
      <w:r w:rsidRPr="00406ADE">
        <w:t>aplikasi sistem</w:t>
      </w:r>
      <w:r w:rsidR="004464B1" w:rsidRPr="00406ADE">
        <w:t xml:space="preserve"> website</w:t>
      </w:r>
      <w:r w:rsidRPr="00406ADE">
        <w:t xml:space="preserve"> </w:t>
      </w:r>
      <w:r w:rsidR="004464B1" w:rsidRPr="00406ADE">
        <w:t xml:space="preserve">yang berisi berbagai konten untuk membantu Maharesigana. Akan ada admin untuk menambahkan konten-konten baru sebagai bahan untuk edukasi kebencanaan. Dalam pengembangan aplikasi ini </w:t>
      </w:r>
      <w:r w:rsidRPr="00406ADE">
        <w:t xml:space="preserve">memaikai </w:t>
      </w:r>
      <w:r w:rsidR="004464B1" w:rsidRPr="00406ADE">
        <w:t xml:space="preserve">metode </w:t>
      </w:r>
      <w:r w:rsidR="00C5550C" w:rsidRPr="00406ADE">
        <w:rPr>
          <w:i/>
          <w:iCs/>
        </w:rPr>
        <w:t>prototype</w:t>
      </w:r>
      <w:r w:rsidRPr="00406ADE">
        <w:t xml:space="preserve">. Metode </w:t>
      </w:r>
      <w:r w:rsidR="00C5550C" w:rsidRPr="00406ADE">
        <w:rPr>
          <w:i/>
          <w:iCs/>
        </w:rPr>
        <w:t>prototype</w:t>
      </w:r>
      <w:r w:rsidR="004464B1" w:rsidRPr="00406ADE">
        <w:t xml:space="preserve"> </w:t>
      </w:r>
      <w:r w:rsidRPr="00406ADE">
        <w:t>di</w:t>
      </w:r>
      <w:r w:rsidR="004464B1" w:rsidRPr="00406ADE">
        <w:t>gunakan</w:t>
      </w:r>
      <w:r w:rsidRPr="00406ADE">
        <w:t xml:space="preserve"> </w:t>
      </w:r>
      <w:r w:rsidR="004464B1" w:rsidRPr="00406ADE">
        <w:t>karena</w:t>
      </w:r>
      <w:r w:rsidRPr="00406ADE">
        <w:t xml:space="preserve"> metode ini </w:t>
      </w:r>
      <w:r w:rsidR="004464B1" w:rsidRPr="00406ADE">
        <w:t xml:space="preserve">dapat </w:t>
      </w:r>
      <w:r w:rsidRPr="00406ADE">
        <w:t xml:space="preserve">menggambarkan gambaran dari sistem yang sebenarnya kepada pengguna. </w:t>
      </w:r>
    </w:p>
    <w:p w14:paraId="0D1BDEDB" w14:textId="0CCED288" w:rsidR="00984CEC" w:rsidRPr="00406ADE" w:rsidRDefault="004464B1" w:rsidP="00984CEC">
      <w:pPr>
        <w:pStyle w:val="ListParagraph"/>
        <w:spacing w:line="360" w:lineRule="auto"/>
        <w:ind w:left="360" w:firstLine="360"/>
        <w:jc w:val="both"/>
      </w:pPr>
      <w:r w:rsidRPr="00406ADE">
        <w:t xml:space="preserve">Pada penelitian sebelumnya terkait pengembangan aplikasi website, banyak dilakukan dengan </w:t>
      </w:r>
      <w:r w:rsidR="00C5550C" w:rsidRPr="00406ADE">
        <w:t xml:space="preserve">berbagai metode. </w:t>
      </w:r>
      <w:r w:rsidR="00F3334D" w:rsidRPr="00406ADE">
        <w:t xml:space="preserve">Penelitian </w:t>
      </w:r>
      <w:r w:rsidR="00B34C92" w:rsidRPr="00406ADE">
        <w:t>oleh Widiyanto (2018) menjelaskan</w:t>
      </w:r>
      <w:r w:rsidR="000232E1" w:rsidRPr="00406ADE">
        <w:t xml:space="preserve"> perbandingan</w:t>
      </w:r>
      <w:r w:rsidR="00B34C92" w:rsidRPr="00406ADE">
        <w:t xml:space="preserve"> pengembangan sistem yang</w:t>
      </w:r>
      <w:r w:rsidR="000232E1" w:rsidRPr="00406ADE">
        <w:t xml:space="preserve"> menggunakan m</w:t>
      </w:r>
      <w:r w:rsidR="00C5550C" w:rsidRPr="00406ADE">
        <w:t>etode</w:t>
      </w:r>
      <w:r w:rsidR="000232E1" w:rsidRPr="00406ADE">
        <w:t xml:space="preserve"> </w:t>
      </w:r>
      <w:r w:rsidR="00C5550C" w:rsidRPr="00406ADE">
        <w:rPr>
          <w:i/>
          <w:iCs/>
        </w:rPr>
        <w:t xml:space="preserve">waterfall, Rapid Application Development </w:t>
      </w:r>
      <w:r w:rsidR="00C5550C" w:rsidRPr="00406ADE">
        <w:t>(RAD)</w:t>
      </w:r>
      <w:r w:rsidR="00C5550C" w:rsidRPr="00406ADE">
        <w:rPr>
          <w:i/>
          <w:iCs/>
        </w:rPr>
        <w:t xml:space="preserve"> </w:t>
      </w:r>
      <w:r w:rsidR="00C5550C" w:rsidRPr="00406ADE">
        <w:t xml:space="preserve">dan </w:t>
      </w:r>
      <w:r w:rsidR="00C5550C" w:rsidRPr="00406ADE">
        <w:rPr>
          <w:i/>
          <w:iCs/>
        </w:rPr>
        <w:t xml:space="preserve">prototype. </w:t>
      </w:r>
      <w:r w:rsidR="005136A4" w:rsidRPr="00406ADE">
        <w:t xml:space="preserve">Pada metode </w:t>
      </w:r>
      <w:r w:rsidR="005136A4" w:rsidRPr="00406ADE">
        <w:rPr>
          <w:i/>
          <w:iCs/>
        </w:rPr>
        <w:t xml:space="preserve">waterfall </w:t>
      </w:r>
      <w:r w:rsidR="00984CEC" w:rsidRPr="00406ADE">
        <w:t>t</w:t>
      </w:r>
      <w:r w:rsidR="005136A4" w:rsidRPr="00406ADE">
        <w:t>erjadinya pembagian proyek menjadi tahap tahap yang tidak fleksibel, karena komitmen harus dilakukan pada tahap awal proses.</w:t>
      </w:r>
      <w:r w:rsidR="00984CEC" w:rsidRPr="00406ADE">
        <w:t xml:space="preserve"> Pada metode RAD m</w:t>
      </w:r>
      <w:r w:rsidR="00C5550C" w:rsidRPr="00406ADE">
        <w:t xml:space="preserve">embutuhkan </w:t>
      </w:r>
      <w:r w:rsidR="00984CEC" w:rsidRPr="00406ADE">
        <w:t>t</w:t>
      </w:r>
      <w:r w:rsidR="00C5550C" w:rsidRPr="00406ADE">
        <w:t>enaga kerja yang banyak untuk menyelesaikan sebuah proyek dalam skala besar.</w:t>
      </w:r>
      <w:r w:rsidR="00984CEC" w:rsidRPr="00406ADE">
        <w:t xml:space="preserve"> Sedangkan pada </w:t>
      </w:r>
      <w:r w:rsidR="00984CEC" w:rsidRPr="00406ADE">
        <w:rPr>
          <w:i/>
          <w:iCs/>
        </w:rPr>
        <w:t xml:space="preserve">prototype </w:t>
      </w:r>
      <w:r w:rsidR="00984CEC" w:rsidRPr="00406ADE">
        <w:t xml:space="preserve">Adanya komunikasi yang baik antara pengembang dan pelanggan. </w:t>
      </w:r>
      <w:r w:rsidR="00AC364F" w:rsidRPr="00406ADE">
        <w:t>Metode-metode yang dianalisa mempunyai kelebihan dan kekurangannya masing masing sehingga tidak dapat ditentukan mana yang lebih baik</w:t>
      </w:r>
      <w:r w:rsidR="00AC364F" w:rsidRPr="00406ADE">
        <w:fldChar w:fldCharType="begin"/>
      </w:r>
      <w:r w:rsidR="00AC364F" w:rsidRPr="00406ADE">
        <w:instrText xml:space="preserve"> ADDIN ZOTERO_ITEM CSL_CITATION {"citationID":"3UyZyyJ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AC364F" w:rsidRPr="00406ADE">
        <w:fldChar w:fldCharType="separate"/>
      </w:r>
      <w:r w:rsidR="00AC364F" w:rsidRPr="00406ADE">
        <w:t>[7]</w:t>
      </w:r>
      <w:r w:rsidR="00AC364F" w:rsidRPr="00406ADE">
        <w:fldChar w:fldCharType="end"/>
      </w:r>
      <w:r w:rsidR="00AC364F" w:rsidRPr="00406ADE">
        <w:t>.</w:t>
      </w:r>
    </w:p>
    <w:p w14:paraId="31357597" w14:textId="7908B092" w:rsidR="00FA1A50" w:rsidRPr="00406ADE" w:rsidRDefault="00FA1A50" w:rsidP="00350C77">
      <w:pPr>
        <w:pStyle w:val="ListParagraph"/>
        <w:spacing w:line="360" w:lineRule="auto"/>
        <w:ind w:left="360" w:firstLine="360"/>
        <w:jc w:val="both"/>
      </w:pPr>
      <w:r w:rsidRPr="00406ADE">
        <w:t>Oleh karena itu, penulis</w:t>
      </w:r>
      <w:r w:rsidR="0095393D" w:rsidRPr="00406ADE">
        <w:t xml:space="preserve"> membuat dan</w:t>
      </w:r>
      <w:r w:rsidRPr="00406ADE">
        <w:t xml:space="preserve"> mengembangkan sebuah sistem berbasis website </w:t>
      </w:r>
      <w:r w:rsidR="0095393D" w:rsidRPr="00406ADE">
        <w:t>yang dapat digunakan Maharesigana dalam memaksimalkan kegiatannya dalam mengedukasi masyarakat terkait bencana</w:t>
      </w:r>
      <w:r w:rsidR="00447FB2" w:rsidRPr="00406ADE">
        <w:t xml:space="preserve">. Edukasi ini bertujuan untuk menambah </w:t>
      </w:r>
      <w:r w:rsidRPr="00406ADE">
        <w:t>pemahaman pada masyarakat mengingat minimnya pemahaman mereka pada bencana</w:t>
      </w:r>
      <w:r w:rsidR="00447FB2" w:rsidRPr="00406ADE">
        <w:t>. Hal</w:t>
      </w:r>
      <w:r w:rsidRPr="00406ADE">
        <w:t xml:space="preserve"> </w:t>
      </w:r>
      <w:r w:rsidR="00416FB7" w:rsidRPr="00406ADE">
        <w:t xml:space="preserve">ini </w:t>
      </w:r>
      <w:r w:rsidRPr="00406ADE">
        <w:t>sebagai bentuk peningkatan kapasitas untuk mengurangi resiko terjadinya bencana.</w:t>
      </w:r>
      <w:r w:rsidR="00AC364F" w:rsidRPr="00406ADE">
        <w:t xml:space="preserve"> Dalam pengembangannya nanti </w:t>
      </w:r>
      <w:r w:rsidR="00F3334D" w:rsidRPr="00406ADE">
        <w:t xml:space="preserve">penulis akan menggunakan metode </w:t>
      </w:r>
      <w:r w:rsidR="00F3334D" w:rsidRPr="00406ADE">
        <w:rPr>
          <w:i/>
          <w:iCs/>
        </w:rPr>
        <w:t xml:space="preserve">prototype. </w:t>
      </w:r>
      <w:r w:rsidR="00F3334D" w:rsidRPr="00406ADE">
        <w:t>Dengan waktu yang lebih hemat serta memberikan komunikasi yang baik antara pengembang dan pelanggan akan sangat akan sangat cocok dalam pengembangan sistem ini.</w:t>
      </w:r>
    </w:p>
    <w:p w14:paraId="6AECDD59" w14:textId="38C596B2" w:rsidR="00FA1A50" w:rsidRPr="00406ADE" w:rsidRDefault="00406ADE" w:rsidP="00350C77">
      <w:pPr>
        <w:pStyle w:val="Heading2"/>
        <w:numPr>
          <w:ilvl w:val="0"/>
          <w:numId w:val="23"/>
        </w:numPr>
        <w:ind w:left="360"/>
      </w:pPr>
      <w:r w:rsidRPr="00406ADE">
        <w:t xml:space="preserve"> </w:t>
      </w:r>
      <w:r w:rsidR="00FA1A50" w:rsidRPr="00406ADE">
        <w:t>Rumusan Masalah</w:t>
      </w:r>
    </w:p>
    <w:p w14:paraId="1BF481B7" w14:textId="0AF7F2CE" w:rsidR="00FA1A50" w:rsidRPr="00406ADE" w:rsidRDefault="00FA1A50" w:rsidP="00350C77">
      <w:pPr>
        <w:spacing w:line="360" w:lineRule="auto"/>
        <w:ind w:left="360" w:firstLine="360"/>
        <w:jc w:val="both"/>
      </w:pPr>
      <w:r w:rsidRPr="00406ADE">
        <w:t xml:space="preserve">Berdasarkan penjelasan dari latar belakang yang diberikan diatas, perumusan masalah adalah sebagai </w:t>
      </w:r>
      <w:proofErr w:type="gramStart"/>
      <w:r w:rsidRPr="00406ADE">
        <w:t>berikut :</w:t>
      </w:r>
      <w:proofErr w:type="gramEnd"/>
    </w:p>
    <w:p w14:paraId="0E210FFE" w14:textId="51336D43" w:rsidR="00FA1A50" w:rsidRPr="00406ADE" w:rsidRDefault="00FA1A50" w:rsidP="00FA1A50">
      <w:pPr>
        <w:pStyle w:val="ListParagraph"/>
        <w:numPr>
          <w:ilvl w:val="2"/>
          <w:numId w:val="20"/>
        </w:numPr>
        <w:spacing w:line="360" w:lineRule="auto"/>
        <w:jc w:val="both"/>
      </w:pPr>
      <w:r w:rsidRPr="00406ADE">
        <w:t xml:space="preserve">Bagaimana melakukan perancangan dan pengembangan </w:t>
      </w:r>
      <w:r w:rsidR="00416FB7" w:rsidRPr="00406ADE">
        <w:t>s</w:t>
      </w:r>
      <w:r w:rsidRPr="00406ADE">
        <w:t xml:space="preserve">istem edukasi kebencanaan pada </w:t>
      </w:r>
      <w:r w:rsidR="006C705B" w:rsidRPr="00406ADE">
        <w:t>l</w:t>
      </w:r>
      <w:r w:rsidRPr="00406ADE">
        <w:t>embaga filantropi berbasis web</w:t>
      </w:r>
      <w:r w:rsidR="006C705B" w:rsidRPr="00406ADE">
        <w:t>site</w:t>
      </w:r>
      <w:r w:rsidRPr="00406ADE">
        <w:t>?</w:t>
      </w:r>
    </w:p>
    <w:p w14:paraId="256F33D4" w14:textId="27A4FA33" w:rsidR="00FA1A50" w:rsidRPr="00406ADE" w:rsidRDefault="00FA1A50" w:rsidP="00FA1A50">
      <w:pPr>
        <w:pStyle w:val="ListParagraph"/>
        <w:numPr>
          <w:ilvl w:val="2"/>
          <w:numId w:val="20"/>
        </w:numPr>
        <w:spacing w:line="360" w:lineRule="auto"/>
        <w:jc w:val="both"/>
      </w:pPr>
      <w:r w:rsidRPr="00406ADE">
        <w:t>Bagaimana mengembangkan</w:t>
      </w:r>
      <w:r w:rsidR="006C705B" w:rsidRPr="00406ADE">
        <w:t xml:space="preserve"> p</w:t>
      </w:r>
      <w:r w:rsidRPr="00406ADE">
        <w:t xml:space="preserve">engembangan </w:t>
      </w:r>
      <w:r w:rsidR="006C705B" w:rsidRPr="00406ADE">
        <w:t>s</w:t>
      </w:r>
      <w:r w:rsidRPr="00406ADE">
        <w:t xml:space="preserve">istem edukasi kebencanaan pada </w:t>
      </w:r>
      <w:r w:rsidR="00416FB7" w:rsidRPr="00406ADE">
        <w:t>l</w:t>
      </w:r>
      <w:r w:rsidRPr="00406ADE">
        <w:t xml:space="preserve">embaga filantropi </w:t>
      </w:r>
      <w:r w:rsidR="006C705B" w:rsidRPr="00406ADE">
        <w:t xml:space="preserve">berbasis website </w:t>
      </w:r>
      <w:r w:rsidR="00416FB7" w:rsidRPr="00406ADE">
        <w:t>d</w:t>
      </w:r>
      <w:r w:rsidRPr="00406ADE">
        <w:t xml:space="preserve">engan </w:t>
      </w:r>
      <w:r w:rsidR="006C705B" w:rsidRPr="00406ADE">
        <w:t>m</w:t>
      </w:r>
      <w:r w:rsidRPr="00406ADE">
        <w:t xml:space="preserve">etode </w:t>
      </w:r>
      <w:r w:rsidR="006C705B" w:rsidRPr="00406ADE">
        <w:rPr>
          <w:i/>
          <w:iCs/>
        </w:rPr>
        <w:t>p</w:t>
      </w:r>
      <w:r w:rsidRPr="00406ADE">
        <w:rPr>
          <w:i/>
          <w:iCs/>
        </w:rPr>
        <w:t>rotot</w:t>
      </w:r>
      <w:r w:rsidR="006C705B" w:rsidRPr="00406ADE">
        <w:rPr>
          <w:i/>
          <w:iCs/>
        </w:rPr>
        <w:t>y</w:t>
      </w:r>
      <w:r w:rsidRPr="00406ADE">
        <w:rPr>
          <w:i/>
          <w:iCs/>
        </w:rPr>
        <w:t>pe</w:t>
      </w:r>
      <w:r w:rsidR="006C705B" w:rsidRPr="00406ADE">
        <w:t>?</w:t>
      </w:r>
    </w:p>
    <w:p w14:paraId="36241A77" w14:textId="551659FA" w:rsidR="00FA1A50" w:rsidRPr="00406ADE" w:rsidRDefault="00FA1A50" w:rsidP="00FA1A50">
      <w:pPr>
        <w:pStyle w:val="ListParagraph"/>
        <w:numPr>
          <w:ilvl w:val="2"/>
          <w:numId w:val="20"/>
        </w:numPr>
        <w:spacing w:line="360" w:lineRule="auto"/>
        <w:jc w:val="both"/>
      </w:pPr>
      <w:r w:rsidRPr="00406ADE">
        <w:t xml:space="preserve">Bagaimana melakukan pengujian terhadap </w:t>
      </w:r>
      <w:r w:rsidR="006C705B" w:rsidRPr="00406ADE">
        <w:t>s</w:t>
      </w:r>
      <w:r w:rsidRPr="00406ADE">
        <w:t xml:space="preserve">istem edukasi kebencanaan pada </w:t>
      </w:r>
      <w:r w:rsidR="006C705B" w:rsidRPr="00406ADE">
        <w:t>l</w:t>
      </w:r>
      <w:r w:rsidRPr="00406ADE">
        <w:t>embaga filantropi berbasis web</w:t>
      </w:r>
      <w:r w:rsidR="006C705B" w:rsidRPr="00406ADE">
        <w:t>site</w:t>
      </w:r>
      <w:r w:rsidRPr="00406ADE">
        <w:t xml:space="preserve"> setelah proses pengembangan</w:t>
      </w:r>
      <w:r w:rsidR="006C705B" w:rsidRPr="00406ADE">
        <w:t>nya selesai</w:t>
      </w:r>
      <w:r w:rsidRPr="00406ADE">
        <w:t>?</w:t>
      </w:r>
    </w:p>
    <w:p w14:paraId="221827E4" w14:textId="42F1584A" w:rsidR="00FA1A50" w:rsidRPr="00406ADE" w:rsidRDefault="00FA1A50" w:rsidP="00FA1A50">
      <w:pPr>
        <w:pStyle w:val="ListParagraph"/>
        <w:numPr>
          <w:ilvl w:val="2"/>
          <w:numId w:val="20"/>
        </w:numPr>
        <w:spacing w:line="360" w:lineRule="auto"/>
        <w:jc w:val="both"/>
      </w:pPr>
      <w:r w:rsidRPr="00406ADE">
        <w:lastRenderedPageBreak/>
        <w:t>Bagaimana melakukan pengujian terhadap pemahaman kebencanaan pada masyarakat setelah memahami sistem edukasi kebencanaan berbasis web</w:t>
      </w:r>
      <w:r w:rsidR="006C705B" w:rsidRPr="00406ADE">
        <w:t>site</w:t>
      </w:r>
      <w:r w:rsidRPr="00406ADE">
        <w:t xml:space="preserve"> </w:t>
      </w:r>
      <w:proofErr w:type="gramStart"/>
      <w:r w:rsidRPr="00406ADE">
        <w:t>tersebut ?</w:t>
      </w:r>
      <w:proofErr w:type="gramEnd"/>
    </w:p>
    <w:p w14:paraId="13BF1572" w14:textId="0F330E2C" w:rsidR="00FA1A50" w:rsidRPr="00406ADE" w:rsidRDefault="00406ADE" w:rsidP="00350C77">
      <w:pPr>
        <w:pStyle w:val="Heading2"/>
        <w:numPr>
          <w:ilvl w:val="0"/>
          <w:numId w:val="23"/>
        </w:numPr>
        <w:ind w:left="360"/>
      </w:pPr>
      <w:r w:rsidRPr="00406ADE">
        <w:t xml:space="preserve"> </w:t>
      </w:r>
      <w:r w:rsidR="00FA1A50" w:rsidRPr="00406ADE">
        <w:t>Tujuan Penelitian</w:t>
      </w:r>
    </w:p>
    <w:p w14:paraId="24A6720F" w14:textId="77777777" w:rsidR="00FA1A50" w:rsidRPr="00406ADE" w:rsidRDefault="00FA1A50" w:rsidP="00350C77">
      <w:pPr>
        <w:spacing w:line="360" w:lineRule="auto"/>
        <w:ind w:left="360" w:firstLine="360"/>
        <w:jc w:val="both"/>
      </w:pPr>
      <w:r w:rsidRPr="00406ADE">
        <w:t xml:space="preserve">Berdasarkan pada permasalahan yang telah diuraikan pada rumusan masalah diatas, maka tujuan penelitian sebagai </w:t>
      </w:r>
      <w:proofErr w:type="gramStart"/>
      <w:r w:rsidRPr="00406ADE">
        <w:t>berikut :</w:t>
      </w:r>
      <w:proofErr w:type="gramEnd"/>
      <w:r w:rsidRPr="00406ADE">
        <w:t xml:space="preserve">  </w:t>
      </w:r>
    </w:p>
    <w:p w14:paraId="20727368" w14:textId="15D6B954" w:rsidR="00FA1A50" w:rsidRPr="00406ADE" w:rsidRDefault="00FA1A50" w:rsidP="00FA1A50">
      <w:pPr>
        <w:pStyle w:val="ListParagraph"/>
        <w:numPr>
          <w:ilvl w:val="0"/>
          <w:numId w:val="21"/>
        </w:numPr>
        <w:spacing w:line="360" w:lineRule="auto"/>
        <w:ind w:left="1350"/>
        <w:jc w:val="both"/>
      </w:pPr>
      <w:r w:rsidRPr="00406ADE">
        <w:t xml:space="preserve">Pengembangan </w:t>
      </w:r>
      <w:r w:rsidR="00416FB7" w:rsidRPr="00406ADE">
        <w:t>w</w:t>
      </w:r>
      <w:r w:rsidRPr="00406ADE">
        <w:t xml:space="preserve">ebsite edukasi </w:t>
      </w:r>
      <w:proofErr w:type="gramStart"/>
      <w:r w:rsidRPr="00406ADE">
        <w:t>kebencanaan</w:t>
      </w:r>
      <w:r w:rsidR="006C705B" w:rsidRPr="00406ADE">
        <w:t xml:space="preserve">  untuk</w:t>
      </w:r>
      <w:proofErr w:type="gramEnd"/>
      <w:r w:rsidR="006C705B" w:rsidRPr="00406ADE">
        <w:t xml:space="preserve"> lembaga filantropi</w:t>
      </w:r>
    </w:p>
    <w:p w14:paraId="61C21AF8" w14:textId="77777777" w:rsidR="00FA1A50" w:rsidRPr="00406ADE" w:rsidRDefault="00FA1A50" w:rsidP="00FA1A50">
      <w:pPr>
        <w:pStyle w:val="ListParagraph"/>
        <w:numPr>
          <w:ilvl w:val="0"/>
          <w:numId w:val="21"/>
        </w:numPr>
        <w:spacing w:line="360" w:lineRule="auto"/>
        <w:ind w:left="1350"/>
        <w:jc w:val="both"/>
      </w:pPr>
      <w:r w:rsidRPr="00406ADE">
        <w:t>Edukasi pengenalan tentang kebencanaan pada masyarakat dengan pengembangan website.</w:t>
      </w:r>
    </w:p>
    <w:p w14:paraId="6E919327" w14:textId="4F77699D" w:rsidR="00FA1A50" w:rsidRPr="00406ADE" w:rsidRDefault="00406ADE" w:rsidP="00350C77">
      <w:pPr>
        <w:pStyle w:val="Heading2"/>
        <w:numPr>
          <w:ilvl w:val="0"/>
          <w:numId w:val="23"/>
        </w:numPr>
        <w:ind w:left="360"/>
      </w:pPr>
      <w:r w:rsidRPr="00406ADE">
        <w:t xml:space="preserve"> </w:t>
      </w:r>
      <w:r w:rsidR="00FA1A50" w:rsidRPr="00406ADE">
        <w:t>Cakupan Masalah</w:t>
      </w:r>
    </w:p>
    <w:p w14:paraId="61C7310F" w14:textId="39F9FF48" w:rsidR="00FA1A50" w:rsidRPr="00406ADE" w:rsidRDefault="00FA1A50" w:rsidP="00350C77">
      <w:pPr>
        <w:spacing w:line="360" w:lineRule="auto"/>
        <w:ind w:left="360" w:firstLine="360"/>
        <w:jc w:val="both"/>
      </w:pPr>
      <w:r w:rsidRPr="00406ADE">
        <w:t xml:space="preserve">Cakupan masalah perlu ditetapkan agar penelitian yang sedang berjalan tidak keluar dari topik pembahasan, maka cakupan atau batasan masalah dari penelitian ini adalah sebagai </w:t>
      </w:r>
      <w:proofErr w:type="gramStart"/>
      <w:r w:rsidRPr="00406ADE">
        <w:t>berikut :</w:t>
      </w:r>
      <w:proofErr w:type="gramEnd"/>
      <w:r w:rsidRPr="00406ADE">
        <w:t xml:space="preserve">  </w:t>
      </w:r>
    </w:p>
    <w:p w14:paraId="31B1E9E3" w14:textId="67170B6F" w:rsidR="00FA1A50" w:rsidRPr="00406ADE" w:rsidRDefault="00FA1A50" w:rsidP="00FA1A50">
      <w:pPr>
        <w:pStyle w:val="ListParagraph"/>
        <w:numPr>
          <w:ilvl w:val="0"/>
          <w:numId w:val="22"/>
        </w:numPr>
        <w:spacing w:line="360" w:lineRule="auto"/>
        <w:ind w:left="1350"/>
        <w:jc w:val="both"/>
      </w:pPr>
      <w:r w:rsidRPr="00406ADE">
        <w:t xml:space="preserve">Edukasi yang diberikan terkait dari </w:t>
      </w:r>
      <w:r w:rsidR="006C705B" w:rsidRPr="00406ADE">
        <w:t>k</w:t>
      </w:r>
      <w:r w:rsidRPr="00406ADE">
        <w:t>ebencanaan</w:t>
      </w:r>
    </w:p>
    <w:p w14:paraId="1166705A" w14:textId="2E0BFB41" w:rsidR="00FA1A50" w:rsidRPr="00406ADE" w:rsidRDefault="00FA1A50" w:rsidP="00FA1A50">
      <w:pPr>
        <w:pStyle w:val="ListParagraph"/>
        <w:numPr>
          <w:ilvl w:val="0"/>
          <w:numId w:val="22"/>
        </w:numPr>
        <w:spacing w:line="360" w:lineRule="auto"/>
        <w:ind w:left="1350"/>
        <w:jc w:val="both"/>
      </w:pPr>
      <w:r w:rsidRPr="00406ADE">
        <w:t>Bahasa pemrograman HTML, CSS, JS dan database MySQ</w:t>
      </w:r>
      <w:r w:rsidR="006A74EE" w:rsidRPr="00406ADE">
        <w:t>L</w:t>
      </w:r>
      <w:r w:rsidRPr="00406ADE">
        <w:t xml:space="preserve"> </w:t>
      </w:r>
      <w:r w:rsidRPr="00406ADE">
        <w:rPr>
          <w:i/>
          <w:iCs/>
        </w:rPr>
        <w:t>framework</w:t>
      </w:r>
      <w:r w:rsidRPr="00406ADE">
        <w:t xml:space="preserve"> Laravel</w:t>
      </w:r>
    </w:p>
    <w:p w14:paraId="5E8772BA" w14:textId="77777777" w:rsidR="00416FB7" w:rsidRPr="00406ADE" w:rsidRDefault="00FA1A50" w:rsidP="00416FB7">
      <w:pPr>
        <w:pStyle w:val="ListParagraph"/>
        <w:numPr>
          <w:ilvl w:val="0"/>
          <w:numId w:val="22"/>
        </w:numPr>
        <w:spacing w:line="360" w:lineRule="auto"/>
        <w:ind w:left="1350"/>
        <w:jc w:val="both"/>
      </w:pPr>
      <w:r w:rsidRPr="00406ADE">
        <w:t>Sistem informasi yang dikembangkan berbasis websit</w:t>
      </w:r>
      <w:r w:rsidR="002C690A" w:rsidRPr="00406ADE">
        <w:t>e</w:t>
      </w:r>
    </w:p>
    <w:p w14:paraId="7EC7F064" w14:textId="77777777" w:rsidR="00FA1A50" w:rsidRPr="00406ADE" w:rsidRDefault="00FA1A50">
      <w:pPr>
        <w:rPr>
          <w:b/>
        </w:rPr>
      </w:pPr>
      <w:r w:rsidRPr="00406ADE">
        <w:rPr>
          <w:b/>
        </w:rPr>
        <w:br w:type="page"/>
      </w:r>
    </w:p>
    <w:p w14:paraId="33DD5B79" w14:textId="7DA17BDE" w:rsidR="0074185A" w:rsidRPr="00406ADE" w:rsidRDefault="00596915" w:rsidP="00C84404">
      <w:pPr>
        <w:pStyle w:val="Heading1"/>
        <w:rPr>
          <w:szCs w:val="28"/>
        </w:rPr>
      </w:pPr>
      <w:r w:rsidRPr="00406ADE">
        <w:rPr>
          <w:szCs w:val="28"/>
        </w:rPr>
        <w:lastRenderedPageBreak/>
        <w:t>BAB II</w:t>
      </w:r>
    </w:p>
    <w:p w14:paraId="66D7D2CB" w14:textId="77777777" w:rsidR="00406ADE" w:rsidRPr="00406ADE" w:rsidRDefault="00406ADE" w:rsidP="00406ADE">
      <w:pPr>
        <w:jc w:val="center"/>
        <w:rPr>
          <w:b/>
          <w:bCs/>
        </w:rPr>
      </w:pPr>
      <w:r w:rsidRPr="00406ADE">
        <w:rPr>
          <w:b/>
          <w:bCs/>
        </w:rPr>
        <w:t>TINJAUAN PUSTAKA</w:t>
      </w:r>
    </w:p>
    <w:p w14:paraId="2B7A2970" w14:textId="77777777" w:rsidR="00406ADE" w:rsidRPr="00406ADE" w:rsidRDefault="00406ADE" w:rsidP="00406ADE">
      <w:pPr>
        <w:jc w:val="center"/>
        <w:rPr>
          <w:b/>
          <w:bCs/>
        </w:rPr>
      </w:pPr>
    </w:p>
    <w:p w14:paraId="6769E433" w14:textId="031F6671" w:rsidR="00AA31D1" w:rsidRPr="00AA31D1" w:rsidRDefault="00406ADE" w:rsidP="00AA31D1">
      <w:pPr>
        <w:pStyle w:val="ListParagraph"/>
        <w:numPr>
          <w:ilvl w:val="1"/>
          <w:numId w:val="21"/>
        </w:numPr>
        <w:spacing w:line="360" w:lineRule="auto"/>
        <w:rPr>
          <w:b/>
          <w:bCs/>
        </w:rPr>
      </w:pPr>
      <w:r w:rsidRPr="00406ADE">
        <w:rPr>
          <w:b/>
          <w:bCs/>
          <w:szCs w:val="28"/>
        </w:rPr>
        <w:t>Website</w:t>
      </w:r>
    </w:p>
    <w:p w14:paraId="74142EFD" w14:textId="77777777" w:rsidR="003D6805" w:rsidRDefault="00AA31D1" w:rsidP="00AA31D1">
      <w:pPr>
        <w:spacing w:line="360" w:lineRule="auto"/>
        <w:ind w:left="360" w:firstLine="360"/>
        <w:jc w:val="both"/>
      </w:pPr>
      <w:r>
        <w:t>Website merupakan media informasi yang dapat di akses oleh siapa pun dalam suatu jaringan baik yang terhubung ke internet maupun tidak. Pada dasarnya website merupakan suatu kumpulan hyperlink yang menuju dari alamat satu ke alamat lainnya dengan bahasa HTML (HyperText Markup Language) dan merupakan layanan yang dimanfaatkan di internet</w:t>
      </w:r>
      <w:r>
        <w:fldChar w:fldCharType="begin"/>
      </w:r>
      <w:r>
        <w:instrText xml:space="preserve"> ADDIN ZOTERO_ITEM CSL_CITATION {"citationID":"asbncL1z","properties":{"formattedCitation":"[8]","plainCitation":"[8]","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fldChar w:fldCharType="separate"/>
      </w:r>
      <w:r w:rsidRPr="00AA31D1">
        <w:t>[8]</w:t>
      </w:r>
      <w:r>
        <w:fldChar w:fldCharType="end"/>
      </w:r>
      <w:r>
        <w:t xml:space="preserve">. </w:t>
      </w:r>
    </w:p>
    <w:p w14:paraId="1CA2BB9D" w14:textId="77777777" w:rsidR="003D6805" w:rsidRPr="003D6805" w:rsidRDefault="003D6805" w:rsidP="003D6805">
      <w:pPr>
        <w:pStyle w:val="ListParagraph"/>
        <w:numPr>
          <w:ilvl w:val="1"/>
          <w:numId w:val="21"/>
        </w:numPr>
        <w:spacing w:line="360" w:lineRule="auto"/>
        <w:jc w:val="both"/>
        <w:rPr>
          <w:b/>
          <w:bCs/>
        </w:rPr>
      </w:pPr>
      <w:r>
        <w:rPr>
          <w:b/>
          <w:bCs/>
          <w:szCs w:val="28"/>
        </w:rPr>
        <w:t xml:space="preserve">Bahasa Pemrograman </w:t>
      </w:r>
      <w:r w:rsidRPr="003D6805">
        <w:rPr>
          <w:b/>
          <w:bCs/>
          <w:szCs w:val="28"/>
        </w:rPr>
        <w:t>PHP</w:t>
      </w:r>
    </w:p>
    <w:p w14:paraId="1185278C" w14:textId="32554781" w:rsidR="003D6805" w:rsidRDefault="003D6805" w:rsidP="003D6805">
      <w:pPr>
        <w:spacing w:line="360" w:lineRule="auto"/>
        <w:ind w:left="360" w:firstLine="360"/>
        <w:jc w:val="both"/>
      </w:pPr>
      <w:r>
        <w:t>PHP adalah singkatan dari Personal Home Page yang merupakan bahasa standar yang digunakan dalam dunia website. PHP adalah bahasa pemrograman yang berbentuk script yang diletakkan didalam web server.</w:t>
      </w:r>
      <w:r w:rsidRPr="003D6805">
        <w:t xml:space="preserve"> </w:t>
      </w:r>
      <w:r>
        <w:t>B</w:t>
      </w:r>
      <w:r>
        <w:t xml:space="preserve">ahasa </w:t>
      </w:r>
      <w:r>
        <w:t>ini</w:t>
      </w:r>
      <w:r>
        <w:t xml:space="preserve"> hanya dapat berjalan pada server yang hasilnya dapat ditampilkan pada klien. Interpreter PHP dalam mengeksekusi kode PHP pada sisi server disebut server side, berbeda dengan mesin maya Java yang mengeksekusi program pada sisi klien</w:t>
      </w:r>
      <w:r>
        <w:fldChar w:fldCharType="begin"/>
      </w:r>
      <w:r>
        <w:instrText xml:space="preserve"> ADDIN ZOTERO_ITEM CSL_CITATION {"citationID":"ZNGPGWXG","properties":{"formattedCitation":"[9]","plainCitation":"[9]","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D6805">
        <w:t>[9]</w:t>
      </w:r>
      <w:r>
        <w:fldChar w:fldCharType="end"/>
      </w:r>
      <w:r>
        <w:t>.</w:t>
      </w:r>
    </w:p>
    <w:p w14:paraId="0CA4F177" w14:textId="5AF04578" w:rsidR="003D6805" w:rsidRDefault="003D6805" w:rsidP="003D6805">
      <w:pPr>
        <w:pStyle w:val="ListParagraph"/>
        <w:numPr>
          <w:ilvl w:val="1"/>
          <w:numId w:val="21"/>
        </w:numPr>
        <w:spacing w:line="360" w:lineRule="auto"/>
        <w:jc w:val="both"/>
        <w:rPr>
          <w:b/>
          <w:bCs/>
        </w:rPr>
      </w:pPr>
      <w:r>
        <w:rPr>
          <w:b/>
          <w:bCs/>
        </w:rPr>
        <w:t>MySQL</w:t>
      </w:r>
    </w:p>
    <w:p w14:paraId="4EA5FE7C" w14:textId="39107C3A" w:rsidR="003D6805" w:rsidRPr="003D6805" w:rsidRDefault="003D6805" w:rsidP="003D6805">
      <w:pPr>
        <w:spacing w:line="360" w:lineRule="auto"/>
        <w:ind w:left="360" w:firstLine="360"/>
        <w:jc w:val="both"/>
      </w:pPr>
      <w:r>
        <w:t xml:space="preserve">MySQL adalah sebuah software </w:t>
      </w:r>
      <w:proofErr w:type="gramStart"/>
      <w:r>
        <w:t>open source</w:t>
      </w:r>
      <w:proofErr w:type="gramEnd"/>
      <w:r>
        <w:t xml:space="preserve"> yang digunakan untuk membuat sebuah database. Berdasarkan pendapat yang dikemukakan di atas dapat ditarik kesimpulan bahwa MySQL adalah Suatu software atau program yang digunakan untuk membuat sebuah basis data yang bersifat open source</w:t>
      </w:r>
      <w:r>
        <w:fldChar w:fldCharType="begin"/>
      </w:r>
      <w:r>
        <w:instrText xml:space="preserve"> ADDIN ZOTERO_ITEM CSL_CITATION {"citationID":"L3yvnmIR","properties":{"formattedCitation":"[9]","plainCitation":"[9]","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D6805">
        <w:t>[9]</w:t>
      </w:r>
      <w:r>
        <w:fldChar w:fldCharType="end"/>
      </w:r>
      <w:r>
        <w:t>.</w:t>
      </w:r>
    </w:p>
    <w:p w14:paraId="17905275" w14:textId="68BF64A6" w:rsidR="0074185A" w:rsidRPr="003D6805" w:rsidRDefault="0074185A" w:rsidP="003D6805">
      <w:pPr>
        <w:spacing w:line="360" w:lineRule="auto"/>
        <w:ind w:left="360" w:firstLine="360"/>
        <w:jc w:val="both"/>
        <w:rPr>
          <w:b/>
          <w:bCs/>
        </w:rPr>
      </w:pPr>
      <w:r w:rsidRPr="003D6805">
        <w:rPr>
          <w:b/>
          <w:bCs/>
          <w:szCs w:val="28"/>
        </w:rPr>
        <w:br w:type="page"/>
      </w:r>
    </w:p>
    <w:p w14:paraId="1853C3AA" w14:textId="6329DFF2" w:rsidR="00FA1A50" w:rsidRPr="00406ADE" w:rsidRDefault="00FA1A50" w:rsidP="00C84404">
      <w:pPr>
        <w:pStyle w:val="Heading1"/>
      </w:pPr>
      <w:r w:rsidRPr="00406ADE">
        <w:rPr>
          <w:szCs w:val="28"/>
        </w:rPr>
        <w:lastRenderedPageBreak/>
        <w:t>BAB</w:t>
      </w:r>
      <w:r w:rsidRPr="00406ADE">
        <w:t xml:space="preserve"> I</w:t>
      </w:r>
      <w:r w:rsidR="00596915" w:rsidRPr="00406ADE">
        <w:t>II</w:t>
      </w:r>
      <w:r w:rsidRPr="00406ADE">
        <w:t xml:space="preserve"> </w:t>
      </w:r>
    </w:p>
    <w:p w14:paraId="36D0BB39" w14:textId="0D493DDD" w:rsidR="00393C49" w:rsidRPr="00406ADE" w:rsidRDefault="00FA1A50" w:rsidP="00393C49">
      <w:pPr>
        <w:pStyle w:val="ListParagraph"/>
        <w:spacing w:line="360" w:lineRule="auto"/>
        <w:ind w:left="0"/>
        <w:jc w:val="center"/>
        <w:rPr>
          <w:b/>
          <w:bCs/>
        </w:rPr>
      </w:pPr>
      <w:r w:rsidRPr="00406ADE">
        <w:rPr>
          <w:b/>
          <w:bCs/>
        </w:rPr>
        <w:t>METODE PENELITIAN</w:t>
      </w:r>
    </w:p>
    <w:p w14:paraId="4DD6F72A" w14:textId="77777777" w:rsidR="00416FB7" w:rsidRPr="00406ADE" w:rsidRDefault="00416FB7" w:rsidP="00393C49">
      <w:pPr>
        <w:pStyle w:val="ListParagraph"/>
        <w:spacing w:line="360" w:lineRule="auto"/>
        <w:ind w:left="0"/>
        <w:jc w:val="center"/>
        <w:rPr>
          <w:b/>
          <w:bCs/>
        </w:rPr>
      </w:pPr>
    </w:p>
    <w:p w14:paraId="4C3DBF46" w14:textId="4AD4E2B8" w:rsidR="00007187" w:rsidRPr="00406ADE" w:rsidRDefault="00447FB2" w:rsidP="00416FB7">
      <w:pPr>
        <w:pStyle w:val="ListParagraph"/>
        <w:spacing w:line="360" w:lineRule="auto"/>
        <w:ind w:left="0"/>
        <w:jc w:val="both"/>
      </w:pPr>
      <w:r w:rsidRPr="00406ADE">
        <w:tab/>
        <w:t xml:space="preserve">Penjelasan pada bab ini berupa metode yang </w:t>
      </w:r>
      <w:r w:rsidR="00BA68BF" w:rsidRPr="00406ADE">
        <w:t>dilakukan oleh penulis selama penelitian ini berlangsung</w:t>
      </w:r>
      <w:r w:rsidR="00007187" w:rsidRPr="00406ADE">
        <w:t>.</w:t>
      </w:r>
    </w:p>
    <w:p w14:paraId="5DA0733C" w14:textId="0E96C4FB" w:rsidR="00007187" w:rsidRPr="00406ADE" w:rsidRDefault="00007187" w:rsidP="00007187">
      <w:pPr>
        <w:pStyle w:val="ListParagraph"/>
        <w:numPr>
          <w:ilvl w:val="0"/>
          <w:numId w:val="26"/>
        </w:numPr>
        <w:spacing w:line="360" w:lineRule="auto"/>
        <w:rPr>
          <w:b/>
          <w:bCs/>
        </w:rPr>
      </w:pPr>
      <w:r w:rsidRPr="00406ADE">
        <w:rPr>
          <w:b/>
          <w:bCs/>
        </w:rPr>
        <w:t>Tahapan Penelitian</w:t>
      </w:r>
    </w:p>
    <w:p w14:paraId="11E4FE4E" w14:textId="02BE8368" w:rsidR="004340CA" w:rsidRPr="00406ADE" w:rsidRDefault="005E469D" w:rsidP="004340CA">
      <w:pPr>
        <w:spacing w:line="360" w:lineRule="auto"/>
        <w:ind w:left="720" w:firstLine="720"/>
        <w:jc w:val="both"/>
      </w:pPr>
      <w:r w:rsidRPr="00406ADE">
        <w:t xml:space="preserve">Dalam </w:t>
      </w:r>
      <w:r w:rsidR="00416FB7" w:rsidRPr="00406ADE">
        <w:t>p</w:t>
      </w:r>
      <w:r w:rsidRPr="00406ADE">
        <w:t>enelitian ini diharapkan dapat menghasilkan sebuah sistem</w:t>
      </w:r>
      <w:r w:rsidR="00070EAE" w:rsidRPr="00406ADE">
        <w:t>.</w:t>
      </w:r>
      <w:r w:rsidRPr="00406ADE">
        <w:t xml:space="preserve"> </w:t>
      </w:r>
      <w:r w:rsidR="00070EAE" w:rsidRPr="00406ADE">
        <w:t>U</w:t>
      </w:r>
      <w:r w:rsidRPr="00406ADE">
        <w:t>ntuk merancang sistem edukasi kebencanaan</w:t>
      </w:r>
      <w:r w:rsidR="00070EAE" w:rsidRPr="00406ADE">
        <w:t>,</w:t>
      </w:r>
      <w:r w:rsidRPr="00406ADE">
        <w:t xml:space="preserve"> </w:t>
      </w:r>
      <w:r w:rsidR="00734D59" w:rsidRPr="00406ADE">
        <w:t xml:space="preserve">dimulai dengan perencanaan, </w:t>
      </w:r>
      <w:r w:rsidR="00BB6F37" w:rsidRPr="00406ADE">
        <w:t>studi literatur</w:t>
      </w:r>
      <w:r w:rsidR="00734D59" w:rsidRPr="00406ADE">
        <w:t>,</w:t>
      </w:r>
      <w:r w:rsidR="00BB6F37" w:rsidRPr="00406ADE">
        <w:t xml:space="preserve"> dan</w:t>
      </w:r>
      <w:r w:rsidR="00734D59" w:rsidRPr="00406ADE">
        <w:t xml:space="preserve"> perancangan sistem</w:t>
      </w:r>
      <w:bookmarkStart w:id="2" w:name="_Hlk134601741"/>
      <w:r w:rsidR="00BB6F37" w:rsidRPr="00406ADE">
        <w:t>.</w:t>
      </w:r>
      <w:r w:rsidR="00F36F52" w:rsidRPr="00406ADE">
        <w:t xml:space="preserve"> </w:t>
      </w:r>
    </w:p>
    <w:p w14:paraId="6EBCCBD6" w14:textId="17958F82" w:rsidR="005A3328" w:rsidRPr="00406ADE" w:rsidRDefault="003D6805" w:rsidP="005A3328">
      <w:pPr>
        <w:keepNext/>
        <w:spacing w:line="360" w:lineRule="auto"/>
        <w:jc w:val="center"/>
      </w:pPr>
      <w:r>
        <w:rPr>
          <w:noProof/>
        </w:rPr>
        <w:pict w14:anchorId="7D113119">
          <v:rect id="Ink 21" o:spid="_x0000_s1084" style="position:absolute;left:0;text-align:left;margin-left:-12.5pt;margin-top:152.55pt;width:11pt;height:10.75pt;z-index:251628544;visibility:visible;mso-wrap-style:square;mso-wrap-distance-left:9pt;mso-wrap-distance-top:0;mso-wrap-distance-right:9pt;mso-wrap-distance-bottom:0;mso-position-horizontal:absolute;mso-position-horizontal-relative:text;mso-position-vertical:absolute;mso-position-vertical-relative:text" coordsize="37,28" filled="f" strokecolor="white" strokeweight="3.5mm">
            <v:stroke endcap="round"/>
            <v:path shadowok="f" o:extrusionok="f" fillok="f" insetpenok="f"/>
            <o:lock v:ext="edit" rotation="t" aspectratio="t" verticies="t" text="t" shapetype="t"/>
            <o:ink i="AHMdAigmARBYz1SK5pfFT48G+LrS4ZsiAw1IEET///8HRd4CRt4CBQM4C2QZIzIKgcf//w+Ax///&#10;DzMKgcf//w+Ax///DzgJAP7/AwAAAAAACiIFg3CNcIP4E+Bd9ZCC/wD9xf4B+4wACgARIAAzhNnt&#10;gtkB&#10;" annotation="t"/>
          </v:rect>
        </w:pict>
      </w:r>
      <w:r w:rsidR="00BB6F37" w:rsidRPr="00406ADE">
        <w:rPr>
          <w:noProof/>
        </w:rPr>
        <w:t xml:space="preserve"> </w:t>
      </w:r>
      <w:r w:rsidR="00641822" w:rsidRPr="00406ADE">
        <w:rPr>
          <w:noProof/>
        </w:rPr>
        <w:drawing>
          <wp:inline distT="0" distB="0" distL="0" distR="0" wp14:anchorId="43FBFBFA" wp14:editId="40B2DB6F">
            <wp:extent cx="2468155" cy="54864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68155" cy="5486400"/>
                    </a:xfrm>
                    <a:prstGeom prst="rect">
                      <a:avLst/>
                    </a:prstGeom>
                  </pic:spPr>
                </pic:pic>
              </a:graphicData>
            </a:graphic>
          </wp:inline>
        </w:drawing>
      </w:r>
    </w:p>
    <w:p w14:paraId="14BF4B64" w14:textId="3A99D524" w:rsidR="00925B37" w:rsidRPr="00406ADE" w:rsidRDefault="005A3328" w:rsidP="005A3328">
      <w:pPr>
        <w:pStyle w:val="Caption"/>
        <w:jc w:val="center"/>
      </w:pPr>
      <w:r w:rsidRPr="00406ADE">
        <w:t xml:space="preserve">Gambar </w:t>
      </w:r>
      <w:fldSimple w:instr=" SEQ Gambar \* ARABIC ">
        <w:r w:rsidR="00110F0E" w:rsidRPr="00406ADE">
          <w:rPr>
            <w:noProof/>
          </w:rPr>
          <w:t>1</w:t>
        </w:r>
      </w:fldSimple>
      <w:r w:rsidRPr="00406ADE">
        <w:t xml:space="preserve"> Tahapan Penelitian</w:t>
      </w:r>
    </w:p>
    <w:p w14:paraId="26D3B93C" w14:textId="6141DF8C" w:rsidR="00E24D71" w:rsidRPr="00406ADE" w:rsidRDefault="00EA4260" w:rsidP="005A3328">
      <w:pPr>
        <w:spacing w:line="360" w:lineRule="auto"/>
        <w:ind w:left="720" w:firstLine="720"/>
        <w:jc w:val="both"/>
      </w:pPr>
      <w:r w:rsidRPr="00406ADE">
        <w:t>Pada tahap pertama penelitian dapat dijelaskan yaitu perencanaan. Yang dilakukan dalam perencanaan yaitu untuk menentukan masalah yang dihadapi</w:t>
      </w:r>
      <w:r w:rsidR="00BB6F37" w:rsidRPr="00406ADE">
        <w:t xml:space="preserve"> dengan </w:t>
      </w:r>
      <w:r w:rsidR="00BB6F37" w:rsidRPr="00406ADE">
        <w:lastRenderedPageBreak/>
        <w:t xml:space="preserve">pengumpulan data pada </w:t>
      </w:r>
      <w:r w:rsidR="00BB6F37" w:rsidRPr="00406ADE">
        <w:rPr>
          <w:i/>
          <w:iCs/>
        </w:rPr>
        <w:t>user</w:t>
      </w:r>
      <w:r w:rsidR="00BB6F37" w:rsidRPr="00406ADE">
        <w:t>. Tahapan studi literatur,</w:t>
      </w:r>
      <w:r w:rsidRPr="00406ADE">
        <w:t xml:space="preserve"> mempelajari literatur-literatur yang tersedia yang berkaitan dengan topik dari penelitian ini </w:t>
      </w:r>
      <w:r w:rsidR="00BB6F37" w:rsidRPr="00406ADE">
        <w:t xml:space="preserve">yang </w:t>
      </w:r>
      <w:r w:rsidRPr="00406ADE">
        <w:t>diambil dari jurnal-jurnal, buku maupun e-book, dan situs yang ada di interne</w:t>
      </w:r>
      <w:r w:rsidR="00BB6F37" w:rsidRPr="00406ADE">
        <w:t>t</w:t>
      </w:r>
      <w:r w:rsidRPr="00406ADE">
        <w:t xml:space="preserve">. </w:t>
      </w:r>
      <w:r w:rsidR="00F36F52" w:rsidRPr="00406ADE">
        <w:t>Tahap p</w:t>
      </w:r>
      <w:r w:rsidR="004340CA" w:rsidRPr="00406ADE">
        <w:t>engembangan sistem</w:t>
      </w:r>
      <w:r w:rsidR="00E24D71" w:rsidRPr="00406ADE">
        <w:t xml:space="preserve"> disini penulis menggunakan metode </w:t>
      </w:r>
      <w:r w:rsidR="00E24D71" w:rsidRPr="00406ADE">
        <w:rPr>
          <w:i/>
          <w:iCs/>
        </w:rPr>
        <w:t>prototyp</w:t>
      </w:r>
      <w:r w:rsidR="006C705B" w:rsidRPr="00406ADE">
        <w:rPr>
          <w:i/>
          <w:iCs/>
        </w:rPr>
        <w:t>e</w:t>
      </w:r>
      <w:r w:rsidR="00E24D71" w:rsidRPr="00406ADE">
        <w:rPr>
          <w:i/>
          <w:iCs/>
        </w:rPr>
        <w:t xml:space="preserve">. </w:t>
      </w:r>
      <w:r w:rsidR="00E24D71" w:rsidRPr="00406ADE">
        <w:t xml:space="preserve">Sebuah </w:t>
      </w:r>
      <w:r w:rsidR="00E24D71" w:rsidRPr="00406ADE">
        <w:rPr>
          <w:i/>
          <w:iCs/>
        </w:rPr>
        <w:t>prototype</w:t>
      </w:r>
      <w:r w:rsidR="00E24D71" w:rsidRPr="00406ADE">
        <w:t xml:space="preserve"> adalah versi awal dari sistem perangkat lunak yang digunakan untuk mendemonstrasikan konsep-konsep, percobaan rancangan, dan menemukan lebih banyak masalah dan solusi yang memungkinkan</w:t>
      </w:r>
      <w:r w:rsidR="00E24D71" w:rsidRPr="00406ADE">
        <w:fldChar w:fldCharType="begin"/>
      </w:r>
      <w:r w:rsidR="00984CEC" w:rsidRPr="00406ADE">
        <w:instrText xml:space="preserve"> ADDIN ZOTERO_ITEM CSL_CITATION {"citationID":"ranYTsgt","properties":{"formattedCitation":"[8]","plainCitation":"[8]","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rsidRPr="00406ADE">
        <w:fldChar w:fldCharType="separate"/>
      </w:r>
      <w:r w:rsidR="00984CEC" w:rsidRPr="00406ADE">
        <w:t>[8]</w:t>
      </w:r>
      <w:r w:rsidR="00E24D71" w:rsidRPr="00406ADE">
        <w:fldChar w:fldCharType="end"/>
      </w:r>
      <w:r w:rsidR="00E24D71" w:rsidRPr="00406ADE">
        <w:t xml:space="preserve">. Model </w:t>
      </w:r>
      <w:r w:rsidR="00E24D71" w:rsidRPr="00406ADE">
        <w:rPr>
          <w:i/>
          <w:iCs/>
        </w:rPr>
        <w:t>prototyping</w:t>
      </w:r>
      <w:r w:rsidR="00E24D71" w:rsidRPr="00406ADE">
        <w:t xml:space="preserve"> yang digunakan yaitu oleh Khosrow-Pour</w:t>
      </w:r>
      <w:r w:rsidR="005A3328" w:rsidRPr="00406ADE">
        <w:t>.</w:t>
      </w:r>
    </w:p>
    <w:p w14:paraId="0D2F070F" w14:textId="77777777" w:rsidR="005A3328" w:rsidRPr="00406ADE" w:rsidRDefault="00E24D71" w:rsidP="005A3328">
      <w:pPr>
        <w:keepNext/>
        <w:spacing w:line="360" w:lineRule="auto"/>
        <w:ind w:left="720" w:firstLine="720"/>
        <w:jc w:val="center"/>
      </w:pPr>
      <w:r w:rsidRPr="00406ADE">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3"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00F4E8D3" w:rsidR="00E24D71" w:rsidRPr="00406ADE" w:rsidRDefault="005A3328" w:rsidP="005A3328">
      <w:pPr>
        <w:pStyle w:val="Caption"/>
        <w:jc w:val="center"/>
      </w:pPr>
      <w:r w:rsidRPr="00406ADE">
        <w:t xml:space="preserve">Gambar </w:t>
      </w:r>
      <w:fldSimple w:instr=" SEQ Gambar \* ARABIC ">
        <w:r w:rsidR="00110F0E" w:rsidRPr="00406ADE">
          <w:rPr>
            <w:noProof/>
          </w:rPr>
          <w:t>2</w:t>
        </w:r>
      </w:fldSimple>
      <w:r w:rsidRPr="00406ADE">
        <w:t xml:space="preserve"> Model prototyping oleh Khosrow-Pour</w:t>
      </w:r>
      <w:r w:rsidRPr="00406ADE">
        <w:fldChar w:fldCharType="begin"/>
      </w:r>
      <w:r w:rsidR="003D6805">
        <w:instrText xml:space="preserve"> ADDIN ZOTERO_ITEM CSL_CITATION {"citationID":"ONXwnUz3","properties":{"formattedCitation":"[10]","plainCitation":"[10]","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rsidRPr="00406ADE">
        <w:fldChar w:fldCharType="separate"/>
      </w:r>
      <w:r w:rsidR="003D6805" w:rsidRPr="003D6805">
        <w:t>[10]</w:t>
      </w:r>
      <w:r w:rsidRPr="00406ADE">
        <w:fldChar w:fldCharType="end"/>
      </w:r>
    </w:p>
    <w:p w14:paraId="4FC69161" w14:textId="77777777" w:rsidR="006970B7" w:rsidRPr="00406ADE" w:rsidRDefault="005A3328" w:rsidP="000265C1">
      <w:pPr>
        <w:spacing w:line="360" w:lineRule="auto"/>
        <w:ind w:left="720" w:firstLine="720"/>
        <w:jc w:val="both"/>
      </w:pPr>
      <w:r w:rsidRPr="00406ADE">
        <w:t xml:space="preserve">Model pengembangan sudah disesuaikan oleh penulis pada tahap penelitian sebelumnya. Pada tahap pengembangan sistem, </w:t>
      </w:r>
      <w:r w:rsidR="00070EAE" w:rsidRPr="00406ADE">
        <w:t>p</w:t>
      </w:r>
      <w:r w:rsidR="005361CA" w:rsidRPr="00406ADE">
        <w:t>engumpulan kebutuhan</w:t>
      </w:r>
      <w:r w:rsidRPr="00406ADE">
        <w:t xml:space="preserve"> (kebutuhan </w:t>
      </w:r>
      <w:r w:rsidRPr="00406ADE">
        <w:rPr>
          <w:i/>
          <w:iCs/>
        </w:rPr>
        <w:t>user</w:t>
      </w:r>
      <w:proofErr w:type="gramStart"/>
      <w:r w:rsidRPr="00406ADE">
        <w:t>) ,</w:t>
      </w:r>
      <w:proofErr w:type="gramEnd"/>
      <w:r w:rsidRPr="00406ADE">
        <w:t xml:space="preserve"> </w:t>
      </w:r>
      <w:r w:rsidR="005361CA" w:rsidRPr="00406ADE">
        <w:t>perancangan (</w:t>
      </w:r>
      <w:r w:rsidRPr="00406ADE">
        <w:t>membangun dan memperbaiki sistem</w:t>
      </w:r>
      <w:r w:rsidR="005361CA" w:rsidRPr="00406ADE">
        <w:t>)</w:t>
      </w:r>
      <w:r w:rsidRPr="00406ADE">
        <w:t xml:space="preserve">, dan </w:t>
      </w:r>
      <w:r w:rsidR="005361CA" w:rsidRPr="00406ADE">
        <w:t>pengujian</w:t>
      </w:r>
      <w:r w:rsidR="003432D4" w:rsidRPr="00406ADE">
        <w:t xml:space="preserve"> yaitu </w:t>
      </w:r>
      <w:r w:rsidRPr="00406ADE">
        <w:rPr>
          <w:i/>
          <w:iCs/>
        </w:rPr>
        <w:t>user</w:t>
      </w:r>
      <w:r w:rsidRPr="00406ADE">
        <w:t xml:space="preserve"> menguji coba </w:t>
      </w:r>
      <w:r w:rsidRPr="00406ADE">
        <w:rPr>
          <w:i/>
          <w:iCs/>
        </w:rPr>
        <w:t>protot</w:t>
      </w:r>
      <w:r w:rsidR="00070EAE" w:rsidRPr="00406ADE">
        <w:rPr>
          <w:i/>
          <w:iCs/>
        </w:rPr>
        <w:t>i</w:t>
      </w:r>
      <w:r w:rsidRPr="00406ADE">
        <w:rPr>
          <w:i/>
          <w:iCs/>
        </w:rPr>
        <w:t>pe</w:t>
      </w:r>
      <w:r w:rsidRPr="00406ADE">
        <w:t xml:space="preserve"> </w:t>
      </w:r>
      <w:r w:rsidR="000B7889" w:rsidRPr="00406ADE">
        <w:t xml:space="preserve">bahasa pemrograman apa yang akan digunakan dan merancang sistem seperti desain tampilan, kebutuhan </w:t>
      </w:r>
      <w:r w:rsidR="000B7889" w:rsidRPr="00406ADE">
        <w:rPr>
          <w:i/>
          <w:iCs/>
        </w:rPr>
        <w:t>use</w:t>
      </w:r>
      <w:r w:rsidR="00070EAE" w:rsidRPr="00406ADE">
        <w:rPr>
          <w:i/>
          <w:iCs/>
        </w:rPr>
        <w:t xml:space="preserve"> </w:t>
      </w:r>
      <w:r w:rsidR="000B7889" w:rsidRPr="00406ADE">
        <w:rPr>
          <w:i/>
          <w:iCs/>
        </w:rPr>
        <w:t>case,</w:t>
      </w:r>
      <w:r w:rsidR="000B7889" w:rsidRPr="00406ADE">
        <w:t xml:space="preserve"> dan</w:t>
      </w:r>
      <w:r w:rsidR="000B7889" w:rsidRPr="00406ADE">
        <w:rPr>
          <w:i/>
          <w:iCs/>
        </w:rPr>
        <w:t xml:space="preserve"> database</w:t>
      </w:r>
      <w:r w:rsidR="00F36F52" w:rsidRPr="00406ADE">
        <w:rPr>
          <w:i/>
          <w:iCs/>
        </w:rPr>
        <w:t xml:space="preserve">. </w:t>
      </w:r>
      <w:r w:rsidR="00D958B8" w:rsidRPr="00406ADE">
        <w:t>Digunakannya model penelitian ini, karena model pengembangan ini memiliki keunggulan pada pengguna yang dapat berpartisipasi aktif dalam pengembangan sistem, sehingga hasil produk pengembangan akan semakin mudah disesuaikan dengan keinginan dan kebutuhan pengguna</w:t>
      </w:r>
      <w:r w:rsidR="00D958B8" w:rsidRPr="00406ADE">
        <w:fldChar w:fldCharType="begin"/>
      </w:r>
      <w:r w:rsidR="00984CEC" w:rsidRPr="00406ADE">
        <w:instrText xml:space="preserve"> ADDIN ZOTERO_ITEM CSL_CITATION {"citationID":"xgAwU7z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rsidRPr="00406ADE">
        <w:fldChar w:fldCharType="separate"/>
      </w:r>
      <w:r w:rsidR="00984CEC" w:rsidRPr="00406ADE">
        <w:t>[7]</w:t>
      </w:r>
      <w:r w:rsidR="00D958B8" w:rsidRPr="00406ADE">
        <w:fldChar w:fldCharType="end"/>
      </w:r>
      <w:r w:rsidR="00D958B8" w:rsidRPr="00406ADE">
        <w:t>.</w:t>
      </w:r>
      <w:r w:rsidR="000265C1" w:rsidRPr="00406ADE">
        <w:t xml:space="preserve"> Selanjutnya akan dilakukan pengujian aplikasi, menggunakan </w:t>
      </w:r>
      <w:r w:rsidR="000265C1" w:rsidRPr="00406ADE">
        <w:rPr>
          <w:i/>
          <w:iCs/>
        </w:rPr>
        <w:t xml:space="preserve">Black Box Testing </w:t>
      </w:r>
      <w:r w:rsidR="006970B7" w:rsidRPr="00406ADE">
        <w:t xml:space="preserve">untuk pengujian fungsionalitas </w:t>
      </w:r>
      <w:r w:rsidR="000265C1" w:rsidRPr="00406ADE">
        <w:t>dan UAT</w:t>
      </w:r>
      <w:r w:rsidR="006970B7" w:rsidRPr="00406ADE">
        <w:t xml:space="preserve"> (</w:t>
      </w:r>
      <w:r w:rsidR="006970B7" w:rsidRPr="00406ADE">
        <w:rPr>
          <w:i/>
          <w:iCs/>
        </w:rPr>
        <w:t>User Acceptance Test</w:t>
      </w:r>
      <w:r w:rsidR="006970B7" w:rsidRPr="00406ADE">
        <w:t>) untuk verifikasi fungsi berjalan sesuai dengan kebutuhan</w:t>
      </w:r>
      <w:r w:rsidR="000265C1" w:rsidRPr="00406ADE">
        <w:t xml:space="preserve">. </w:t>
      </w:r>
    </w:p>
    <w:p w14:paraId="2DEA3962" w14:textId="4AF9254F" w:rsidR="00E6753F" w:rsidRPr="00406ADE" w:rsidRDefault="006970B7" w:rsidP="000265C1">
      <w:pPr>
        <w:spacing w:line="360" w:lineRule="auto"/>
        <w:ind w:left="720" w:firstLine="720"/>
        <w:jc w:val="both"/>
      </w:pPr>
      <w:r w:rsidRPr="00406ADE">
        <w:t xml:space="preserve">Aplikasi sudah dapat digunakan oleh </w:t>
      </w:r>
      <w:r w:rsidRPr="00406ADE">
        <w:rPr>
          <w:i/>
          <w:iCs/>
        </w:rPr>
        <w:t xml:space="preserve">user. </w:t>
      </w:r>
      <w:r w:rsidRPr="00406ADE">
        <w:t xml:space="preserve">Pada tahap terakhir yaitu pengujian kepemahaman pada informasi yang telah disampaikan pada sistem. </w:t>
      </w:r>
      <w:r w:rsidR="00070EAE" w:rsidRPr="00406ADE">
        <w:t xml:space="preserve">Untuk </w:t>
      </w:r>
      <w:r w:rsidRPr="00406ADE">
        <w:t>p</w:t>
      </w:r>
      <w:r w:rsidR="00070EAE" w:rsidRPr="00406ADE">
        <w:t xml:space="preserve">engujian terhadap pemahaman </w:t>
      </w:r>
      <w:r w:rsidR="004361D7" w:rsidRPr="00406ADE">
        <w:t xml:space="preserve">edukasi </w:t>
      </w:r>
      <w:r w:rsidR="00070EAE" w:rsidRPr="00406ADE">
        <w:t>kebencanaan pada masyarakat</w:t>
      </w:r>
      <w:r w:rsidRPr="00406ADE">
        <w:t xml:space="preserve"> ini</w:t>
      </w:r>
      <w:r w:rsidR="00070EAE" w:rsidRPr="00406ADE">
        <w:t xml:space="preserve">, akan </w:t>
      </w:r>
      <w:r w:rsidRPr="00406ADE">
        <w:t>digunakan</w:t>
      </w:r>
      <w:r w:rsidR="00070EAE" w:rsidRPr="00406ADE">
        <w:t xml:space="preserve"> model </w:t>
      </w:r>
      <w:r w:rsidR="00070EAE" w:rsidRPr="00406ADE">
        <w:rPr>
          <w:i/>
          <w:iCs/>
        </w:rPr>
        <w:t>pretest</w:t>
      </w:r>
      <w:r w:rsidR="004361D7" w:rsidRPr="00406ADE">
        <w:rPr>
          <w:i/>
          <w:iCs/>
        </w:rPr>
        <w:t xml:space="preserve"> </w:t>
      </w:r>
      <w:r w:rsidR="004361D7" w:rsidRPr="00406ADE">
        <w:t xml:space="preserve">dan juga </w:t>
      </w:r>
      <w:r w:rsidR="004361D7" w:rsidRPr="00406ADE">
        <w:rPr>
          <w:i/>
          <w:iCs/>
        </w:rPr>
        <w:t>posttest</w:t>
      </w:r>
      <w:r w:rsidR="000A7A90" w:rsidRPr="00406ADE">
        <w:rPr>
          <w:i/>
          <w:iCs/>
        </w:rPr>
        <w:t xml:space="preserve"> </w:t>
      </w:r>
      <w:r w:rsidR="000A7A90" w:rsidRPr="00406ADE">
        <w:t>melalui kuis</w:t>
      </w:r>
      <w:r w:rsidR="004361D7" w:rsidRPr="00406ADE">
        <w:rPr>
          <w:i/>
          <w:iCs/>
        </w:rPr>
        <w:t xml:space="preserve">. </w:t>
      </w:r>
      <w:r w:rsidR="000A7A90" w:rsidRPr="00406ADE">
        <w:t xml:space="preserve">Perlakuan yang diberikan dapat diketahui lebih akurat, karena dapat dibandingkan dengan keadaan sebelum diberikan </w:t>
      </w:r>
      <w:r w:rsidR="000A7A90" w:rsidRPr="00406ADE">
        <w:lastRenderedPageBreak/>
        <w:t>perlakuan</w:t>
      </w:r>
      <w:r w:rsidR="000A7A90" w:rsidRPr="00406ADE">
        <w:fldChar w:fldCharType="begin"/>
      </w:r>
      <w:r w:rsidR="003D6805">
        <w:instrText xml:space="preserve"> ADDIN ZOTERO_ITEM CSL_CITATION {"citationID":"pVDhU7CS","properties":{"formattedCitation":"[11]","plainCitation":"[11]","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000A7A90" w:rsidRPr="00406ADE">
        <w:fldChar w:fldCharType="separate"/>
      </w:r>
      <w:r w:rsidR="003D6805" w:rsidRPr="003D6805">
        <w:t>[11]</w:t>
      </w:r>
      <w:r w:rsidR="000A7A90" w:rsidRPr="00406ADE">
        <w:fldChar w:fldCharType="end"/>
      </w:r>
      <w:r w:rsidRPr="00406ADE">
        <w:t>. Dengan begitu akan didapat</w:t>
      </w:r>
      <w:r w:rsidR="00AC364F" w:rsidRPr="00406ADE">
        <w:t xml:space="preserve">kan </w:t>
      </w:r>
      <w:r w:rsidRPr="00406ADE">
        <w:t>per</w:t>
      </w:r>
      <w:r w:rsidR="00AC364F" w:rsidRPr="00406ADE">
        <w:t>bedaan</w:t>
      </w:r>
      <w:r w:rsidRPr="00406ADE">
        <w:t xml:space="preserve"> </w:t>
      </w:r>
      <w:r w:rsidR="00AC364F" w:rsidRPr="00406ADE">
        <w:t>sebelum dan sesudah diberikan edukasi kebencanaan.</w:t>
      </w:r>
    </w:p>
    <w:p w14:paraId="0B255E94" w14:textId="7191655D" w:rsidR="00E6753F" w:rsidRPr="00406ADE" w:rsidRDefault="00011E4F" w:rsidP="00011E4F">
      <w:pPr>
        <w:pStyle w:val="ListParagraph"/>
        <w:numPr>
          <w:ilvl w:val="0"/>
          <w:numId w:val="26"/>
        </w:numPr>
        <w:spacing w:line="360" w:lineRule="auto"/>
        <w:jc w:val="both"/>
        <w:rPr>
          <w:b/>
          <w:bCs/>
        </w:rPr>
      </w:pPr>
      <w:r w:rsidRPr="00406ADE">
        <w:rPr>
          <w:b/>
          <w:bCs/>
        </w:rPr>
        <w:t>Perencanaan</w:t>
      </w:r>
    </w:p>
    <w:p w14:paraId="4AFCC8B1" w14:textId="7234FF90" w:rsidR="00011E4F" w:rsidRPr="00406ADE" w:rsidRDefault="00011E4F" w:rsidP="00011E4F">
      <w:pPr>
        <w:pStyle w:val="ListParagraph"/>
        <w:numPr>
          <w:ilvl w:val="0"/>
          <w:numId w:val="27"/>
        </w:numPr>
        <w:tabs>
          <w:tab w:val="left" w:pos="1800"/>
        </w:tabs>
        <w:spacing w:line="360" w:lineRule="auto"/>
        <w:jc w:val="both"/>
        <w:rPr>
          <w:b/>
          <w:bCs/>
        </w:rPr>
      </w:pPr>
      <w:r w:rsidRPr="00406ADE">
        <w:rPr>
          <w:b/>
          <w:bCs/>
        </w:rPr>
        <w:t>Identifikasi Masalah</w:t>
      </w:r>
    </w:p>
    <w:p w14:paraId="763D3CE8" w14:textId="6900A6FD" w:rsidR="00011E4F" w:rsidRPr="00406ADE" w:rsidRDefault="00011E4F" w:rsidP="0076343B">
      <w:pPr>
        <w:pStyle w:val="ListParagraph"/>
        <w:tabs>
          <w:tab w:val="left" w:pos="1800"/>
        </w:tabs>
        <w:spacing w:line="360" w:lineRule="auto"/>
        <w:ind w:left="1800"/>
        <w:jc w:val="both"/>
      </w:pPr>
      <w:r w:rsidRPr="00406ADE">
        <w:rPr>
          <w:b/>
          <w:bCs/>
        </w:rPr>
        <w:tab/>
      </w:r>
      <w:r w:rsidR="00925B37" w:rsidRPr="00406ADE">
        <w:t xml:space="preserve">Tahapan awal dari penelitian ini yang dilakukan yaitu observasi dan wawancara. Dimana masalah merujuk pada lembaga filantropi yang </w:t>
      </w:r>
      <w:r w:rsidR="005A3328" w:rsidRPr="00406ADE">
        <w:t xml:space="preserve">membutuhkan sebuah sistem untuk membantu dalam melakukan edukasi kebencanaan. </w:t>
      </w:r>
    </w:p>
    <w:p w14:paraId="2D0A5758" w14:textId="53BC48C5" w:rsidR="003063A6" w:rsidRPr="00406ADE" w:rsidRDefault="003063A6" w:rsidP="003063A6">
      <w:pPr>
        <w:pStyle w:val="ListParagraph"/>
        <w:numPr>
          <w:ilvl w:val="0"/>
          <w:numId w:val="26"/>
        </w:numPr>
        <w:tabs>
          <w:tab w:val="left" w:pos="1800"/>
        </w:tabs>
        <w:spacing w:line="360" w:lineRule="auto"/>
        <w:jc w:val="both"/>
        <w:rPr>
          <w:b/>
          <w:bCs/>
        </w:rPr>
      </w:pPr>
      <w:r w:rsidRPr="00406ADE">
        <w:rPr>
          <w:b/>
          <w:bCs/>
        </w:rPr>
        <w:t>Studi Literatur</w:t>
      </w:r>
    </w:p>
    <w:p w14:paraId="7940848E" w14:textId="65A39F17" w:rsidR="003063A6" w:rsidRPr="00406ADE" w:rsidRDefault="008F1A3F" w:rsidP="008F1A3F">
      <w:pPr>
        <w:pStyle w:val="ListParagraph"/>
        <w:spacing w:line="360" w:lineRule="auto"/>
        <w:ind w:firstLine="720"/>
        <w:jc w:val="both"/>
      </w:pPr>
      <w:r w:rsidRPr="00406ADE">
        <w:t xml:space="preserve">Pada penelitian ini, penulis mempelajari tentang pengembangan website yang difokuskan untuk </w:t>
      </w:r>
      <w:r w:rsidR="009511E6" w:rsidRPr="00406ADE">
        <w:t xml:space="preserve">pendidikan </w:t>
      </w:r>
      <w:r w:rsidRPr="00406ADE">
        <w:t>edukasi</w:t>
      </w:r>
      <w:r w:rsidR="009511E6" w:rsidRPr="00406ADE">
        <w:t xml:space="preserve"> bencana</w:t>
      </w:r>
      <w:r w:rsidRPr="00406ADE">
        <w:t xml:space="preserve">.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rsidRPr="00406ADE">
        <w:t xml:space="preserve">pengembangan </w:t>
      </w:r>
      <w:r w:rsidRPr="00406ADE">
        <w:t>website</w:t>
      </w:r>
      <w:r w:rsidR="009511E6" w:rsidRPr="00406ADE">
        <w:t xml:space="preserve"> yang</w:t>
      </w:r>
      <w:r w:rsidRPr="00406ADE">
        <w:t xml:space="preserve"> berfokus pada </w:t>
      </w:r>
      <w:r w:rsidR="009511E6" w:rsidRPr="00406ADE">
        <w:t>pendidikan edukasi bencana</w:t>
      </w:r>
      <w:r w:rsidRPr="00406ADE">
        <w:t>. Pengembangan website</w:t>
      </w:r>
      <w:r w:rsidR="009511E6" w:rsidRPr="00406ADE">
        <w:t xml:space="preserve"> </w:t>
      </w:r>
      <w:r w:rsidRPr="00406ADE">
        <w:t xml:space="preserve">yang akan diterapkan akan berfokus pada proses </w:t>
      </w:r>
      <w:r w:rsidR="009511E6" w:rsidRPr="00406ADE">
        <w:t>data pengguna, data nilai, dan kuis.</w:t>
      </w:r>
    </w:p>
    <w:p w14:paraId="511B31D0" w14:textId="7B057C96" w:rsidR="009511E6" w:rsidRPr="00406ADE" w:rsidRDefault="005361CA" w:rsidP="009511E6">
      <w:pPr>
        <w:pStyle w:val="ListParagraph"/>
        <w:numPr>
          <w:ilvl w:val="0"/>
          <w:numId w:val="26"/>
        </w:numPr>
        <w:spacing w:line="360" w:lineRule="auto"/>
        <w:jc w:val="both"/>
        <w:rPr>
          <w:b/>
          <w:bCs/>
        </w:rPr>
      </w:pPr>
      <w:r w:rsidRPr="00406ADE">
        <w:rPr>
          <w:b/>
          <w:bCs/>
        </w:rPr>
        <w:t>Pengumpulan Kebutuhan</w:t>
      </w:r>
    </w:p>
    <w:p w14:paraId="3B2284D1" w14:textId="0F17D33D" w:rsidR="00EA4260" w:rsidRPr="00406ADE" w:rsidRDefault="000B143E" w:rsidP="00734D59">
      <w:pPr>
        <w:spacing w:line="360" w:lineRule="auto"/>
        <w:ind w:left="720" w:firstLine="720"/>
        <w:jc w:val="both"/>
      </w:pPr>
      <w:r w:rsidRPr="00406ADE">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kan kebutuhan umumnya dalam sebuah website. Setelah mendapakan informasi tersebut, akan dilakukan analisa untuk diidentifikasi lagi lebih lanjut</w:t>
      </w:r>
      <w:r w:rsidR="00416FB7" w:rsidRPr="00406ADE">
        <w:t xml:space="preserve"> kedalam</w:t>
      </w:r>
      <w:r w:rsidRPr="00406ADE">
        <w:t xml:space="preserve"> tabel kebutuhan elisitasi mengetahui untuk analisa fungsional kebutuhan maupun non</w:t>
      </w:r>
      <w:r w:rsidR="00416FB7" w:rsidRPr="00406ADE">
        <w:t>-f</w:t>
      </w:r>
      <w:r w:rsidRPr="00406ADE">
        <w:t xml:space="preserve">ungsional pada sistem. Hasil identifikasi pada elisitasi kebutuhan selanjutnya menentukan </w:t>
      </w:r>
      <w:r w:rsidR="00416FB7" w:rsidRPr="00406ADE">
        <w:t xml:space="preserve">proritasnya </w:t>
      </w:r>
      <w:r w:rsidRPr="00406ADE">
        <w:t>untuk menentukan fungsional yang mana yang akan diimplementasikan terlebih dahulu.</w:t>
      </w:r>
    </w:p>
    <w:p w14:paraId="5B98E659" w14:textId="33ABB6B6" w:rsidR="00EC237A" w:rsidRPr="00406ADE" w:rsidRDefault="00EC237A" w:rsidP="00EC237A">
      <w:pPr>
        <w:pStyle w:val="ListParagraph"/>
        <w:numPr>
          <w:ilvl w:val="0"/>
          <w:numId w:val="28"/>
        </w:numPr>
        <w:tabs>
          <w:tab w:val="left" w:pos="1800"/>
        </w:tabs>
        <w:spacing w:line="360" w:lineRule="auto"/>
        <w:ind w:left="1440"/>
        <w:jc w:val="both"/>
        <w:rPr>
          <w:b/>
          <w:bCs/>
        </w:rPr>
      </w:pPr>
      <w:r w:rsidRPr="00406ADE">
        <w:rPr>
          <w:b/>
          <w:bCs/>
        </w:rPr>
        <w:t>Spesifikasi Kebutuhan</w:t>
      </w:r>
    </w:p>
    <w:p w14:paraId="32D2D94D" w14:textId="5DF065B6" w:rsidR="00483170" w:rsidRPr="00406ADE" w:rsidRDefault="00EC237A" w:rsidP="0076343B">
      <w:pPr>
        <w:pStyle w:val="ListParagraph"/>
        <w:tabs>
          <w:tab w:val="left" w:pos="1800"/>
        </w:tabs>
        <w:spacing w:line="360" w:lineRule="auto"/>
        <w:ind w:left="1800"/>
        <w:jc w:val="both"/>
      </w:pPr>
      <w:r w:rsidRPr="00406ADE">
        <w:rPr>
          <w:b/>
          <w:bCs/>
        </w:rPr>
        <w:tab/>
      </w:r>
      <w:r w:rsidR="009F7FD1" w:rsidRPr="00406ADE">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Pr="00406ADE" w:rsidRDefault="009F7FD1" w:rsidP="00483170">
      <w:pPr>
        <w:pStyle w:val="ListParagraph"/>
        <w:numPr>
          <w:ilvl w:val="0"/>
          <w:numId w:val="29"/>
        </w:numPr>
        <w:tabs>
          <w:tab w:val="left" w:pos="1800"/>
        </w:tabs>
        <w:spacing w:line="360" w:lineRule="auto"/>
        <w:jc w:val="both"/>
      </w:pPr>
      <w:r w:rsidRPr="00406ADE">
        <w:lastRenderedPageBreak/>
        <w:t xml:space="preserve">Kebutuhan Fungsional </w:t>
      </w:r>
    </w:p>
    <w:p w14:paraId="3A8905F6" w14:textId="0F77D7D6" w:rsidR="009F7FD1" w:rsidRPr="00406ADE" w:rsidRDefault="009F7FD1" w:rsidP="00483170">
      <w:pPr>
        <w:pStyle w:val="ListParagraph"/>
        <w:numPr>
          <w:ilvl w:val="0"/>
          <w:numId w:val="30"/>
        </w:numPr>
        <w:tabs>
          <w:tab w:val="left" w:pos="1800"/>
        </w:tabs>
        <w:spacing w:line="360" w:lineRule="auto"/>
        <w:jc w:val="both"/>
      </w:pPr>
      <w:r w:rsidRPr="00406ADE">
        <w:t xml:space="preserve">Memiliki menu login </w:t>
      </w:r>
    </w:p>
    <w:p w14:paraId="2B438478" w14:textId="1E2DCB65" w:rsidR="009F7FD1" w:rsidRPr="00406ADE" w:rsidRDefault="009F7FD1" w:rsidP="00483170">
      <w:pPr>
        <w:pStyle w:val="ListParagraph"/>
        <w:numPr>
          <w:ilvl w:val="0"/>
          <w:numId w:val="30"/>
        </w:numPr>
        <w:tabs>
          <w:tab w:val="left" w:pos="1800"/>
        </w:tabs>
        <w:spacing w:line="360" w:lineRule="auto"/>
        <w:jc w:val="both"/>
      </w:pPr>
      <w:r w:rsidRPr="00406ADE">
        <w:t xml:space="preserve">Memiliki halaman </w:t>
      </w:r>
      <w:r w:rsidR="00483170" w:rsidRPr="00406ADE">
        <w:t>utama</w:t>
      </w:r>
      <w:r w:rsidRPr="00406ADE">
        <w:t xml:space="preserve"> </w:t>
      </w:r>
    </w:p>
    <w:p w14:paraId="21AB7FC3" w14:textId="79C5878C" w:rsidR="009F7FD1" w:rsidRPr="00406ADE" w:rsidRDefault="009F7FD1" w:rsidP="00483170">
      <w:pPr>
        <w:pStyle w:val="ListParagraph"/>
        <w:numPr>
          <w:ilvl w:val="0"/>
          <w:numId w:val="30"/>
        </w:numPr>
        <w:tabs>
          <w:tab w:val="left" w:pos="1800"/>
        </w:tabs>
        <w:spacing w:line="360" w:lineRule="auto"/>
        <w:jc w:val="both"/>
      </w:pPr>
      <w:r w:rsidRPr="00406ADE">
        <w:t xml:space="preserve">Memiliki halaman </w:t>
      </w:r>
      <w:r w:rsidR="00483170" w:rsidRPr="00406ADE">
        <w:t>edukasi</w:t>
      </w:r>
    </w:p>
    <w:p w14:paraId="2222B381" w14:textId="62EFEE83" w:rsidR="009F7FD1" w:rsidRPr="00406ADE" w:rsidRDefault="009F7FD1" w:rsidP="00483170">
      <w:pPr>
        <w:pStyle w:val="ListParagraph"/>
        <w:numPr>
          <w:ilvl w:val="0"/>
          <w:numId w:val="30"/>
        </w:numPr>
        <w:tabs>
          <w:tab w:val="left" w:pos="1800"/>
        </w:tabs>
        <w:spacing w:line="360" w:lineRule="auto"/>
        <w:jc w:val="both"/>
      </w:pPr>
      <w:r w:rsidRPr="00406ADE">
        <w:t xml:space="preserve">Memiliki halaman </w:t>
      </w:r>
      <w:r w:rsidR="00483170" w:rsidRPr="00406ADE">
        <w:t>kuis</w:t>
      </w:r>
    </w:p>
    <w:p w14:paraId="00148DAE" w14:textId="11AB4C03" w:rsidR="009F7FD1" w:rsidRPr="00406ADE" w:rsidRDefault="009F7FD1" w:rsidP="00483170">
      <w:pPr>
        <w:pStyle w:val="ListParagraph"/>
        <w:numPr>
          <w:ilvl w:val="0"/>
          <w:numId w:val="29"/>
        </w:numPr>
        <w:tabs>
          <w:tab w:val="left" w:pos="1800"/>
        </w:tabs>
        <w:spacing w:line="360" w:lineRule="auto"/>
        <w:jc w:val="both"/>
      </w:pPr>
      <w:r w:rsidRPr="00406ADE">
        <w:t>Kebutuhan Non</w:t>
      </w:r>
      <w:r w:rsidR="004361D7" w:rsidRPr="00406ADE">
        <w:t>-</w:t>
      </w:r>
      <w:r w:rsidRPr="00406ADE">
        <w:t>Fungsional</w:t>
      </w:r>
    </w:p>
    <w:p w14:paraId="4AB10033" w14:textId="2A923C0C" w:rsidR="00483170" w:rsidRPr="00406ADE" w:rsidRDefault="009F7FD1" w:rsidP="00483170">
      <w:pPr>
        <w:pStyle w:val="ListParagraph"/>
        <w:numPr>
          <w:ilvl w:val="0"/>
          <w:numId w:val="31"/>
        </w:numPr>
        <w:tabs>
          <w:tab w:val="left" w:pos="1800"/>
        </w:tabs>
        <w:spacing w:line="360" w:lineRule="auto"/>
        <w:jc w:val="both"/>
        <w:rPr>
          <w:b/>
          <w:bCs/>
        </w:rPr>
      </w:pPr>
      <w:r w:rsidRPr="00406ADE">
        <w:t xml:space="preserve">Pelayanan </w:t>
      </w:r>
      <w:r w:rsidR="00483170" w:rsidRPr="00406ADE">
        <w:t>w</w:t>
      </w:r>
      <w:r w:rsidRPr="00406ADE">
        <w:t>eb secara praktis, cepat dan mudah penggunaannya</w:t>
      </w:r>
    </w:p>
    <w:p w14:paraId="47165008" w14:textId="4C8093A7" w:rsidR="00483170" w:rsidRPr="00406ADE" w:rsidRDefault="00483170" w:rsidP="00483170">
      <w:pPr>
        <w:pStyle w:val="ListParagraph"/>
        <w:numPr>
          <w:ilvl w:val="0"/>
          <w:numId w:val="31"/>
        </w:numPr>
        <w:tabs>
          <w:tab w:val="left" w:pos="1800"/>
        </w:tabs>
        <w:spacing w:line="360" w:lineRule="auto"/>
        <w:jc w:val="both"/>
        <w:rPr>
          <w:b/>
          <w:bCs/>
        </w:rPr>
      </w:pPr>
      <w:r w:rsidRPr="00406ADE">
        <w:t>Tampilan yang menarik minat</w:t>
      </w:r>
    </w:p>
    <w:p w14:paraId="5D8D2095" w14:textId="7BAD59A3" w:rsidR="00EC237A" w:rsidRPr="00406ADE" w:rsidRDefault="009F7FD1" w:rsidP="00483170">
      <w:pPr>
        <w:pStyle w:val="ListParagraph"/>
        <w:numPr>
          <w:ilvl w:val="0"/>
          <w:numId w:val="31"/>
        </w:numPr>
        <w:tabs>
          <w:tab w:val="left" w:pos="1800"/>
        </w:tabs>
        <w:spacing w:line="360" w:lineRule="auto"/>
        <w:jc w:val="both"/>
        <w:rPr>
          <w:b/>
          <w:bCs/>
        </w:rPr>
      </w:pPr>
      <w:r w:rsidRPr="00406ADE">
        <w:t xml:space="preserve">Efisiensi bersifat user </w:t>
      </w:r>
      <w:r w:rsidRPr="00406ADE">
        <w:rPr>
          <w:i/>
          <w:iCs/>
        </w:rPr>
        <w:t>friendly</w:t>
      </w:r>
    </w:p>
    <w:p w14:paraId="1ACEEBFA" w14:textId="24ECF389" w:rsidR="00BA362F" w:rsidRPr="00406ADE" w:rsidRDefault="00483170" w:rsidP="00BA362F">
      <w:pPr>
        <w:pStyle w:val="ListParagraph"/>
        <w:numPr>
          <w:ilvl w:val="0"/>
          <w:numId w:val="28"/>
        </w:numPr>
        <w:tabs>
          <w:tab w:val="left" w:pos="1800"/>
        </w:tabs>
        <w:spacing w:line="360" w:lineRule="auto"/>
        <w:ind w:left="1440"/>
        <w:jc w:val="both"/>
        <w:rPr>
          <w:b/>
          <w:bCs/>
        </w:rPr>
      </w:pPr>
      <w:r w:rsidRPr="00406ADE">
        <w:rPr>
          <w:b/>
          <w:bCs/>
          <w:i/>
          <w:iCs/>
        </w:rPr>
        <w:t xml:space="preserve">Use Case </w:t>
      </w:r>
      <w:r w:rsidRPr="00406ADE">
        <w:rPr>
          <w:b/>
          <w:bCs/>
        </w:rPr>
        <w:t>Diagram</w:t>
      </w:r>
    </w:p>
    <w:p w14:paraId="31479FEB" w14:textId="2FE85D2E" w:rsidR="00BA362F" w:rsidRPr="00406ADE" w:rsidRDefault="00BA362F" w:rsidP="00BA362F">
      <w:pPr>
        <w:pStyle w:val="ListParagraph"/>
        <w:numPr>
          <w:ilvl w:val="0"/>
          <w:numId w:val="33"/>
        </w:numPr>
        <w:tabs>
          <w:tab w:val="left" w:pos="1800"/>
        </w:tabs>
        <w:spacing w:line="360" w:lineRule="auto"/>
        <w:jc w:val="both"/>
        <w:rPr>
          <w:b/>
          <w:bCs/>
        </w:rPr>
      </w:pPr>
      <w:r w:rsidRPr="00406ADE">
        <w:rPr>
          <w:b/>
          <w:bCs/>
          <w:i/>
          <w:iCs/>
        </w:rPr>
        <w:t xml:space="preserve">Use Case </w:t>
      </w:r>
      <w:r w:rsidRPr="00406ADE">
        <w:rPr>
          <w:b/>
          <w:bCs/>
        </w:rPr>
        <w:t>Diagram</w:t>
      </w:r>
    </w:p>
    <w:p w14:paraId="004B7678" w14:textId="62ECF3CD" w:rsidR="0076343B" w:rsidRPr="00406ADE" w:rsidRDefault="00D03C24" w:rsidP="00987633">
      <w:pPr>
        <w:pStyle w:val="ListParagraph"/>
        <w:tabs>
          <w:tab w:val="left" w:pos="1800"/>
        </w:tabs>
        <w:spacing w:line="360" w:lineRule="auto"/>
        <w:ind w:left="2880"/>
        <w:jc w:val="both"/>
        <w:rPr>
          <w:b/>
          <w:bCs/>
        </w:rPr>
      </w:pPr>
      <w:r w:rsidRPr="00406ADE">
        <w:rPr>
          <w:b/>
          <w:bCs/>
          <w:i/>
          <w:iCs/>
        </w:rPr>
        <w:tab/>
      </w:r>
      <w:r w:rsidR="00087F56" w:rsidRPr="00406ADE">
        <w:rPr>
          <w:i/>
          <w:iCs/>
        </w:rPr>
        <w:t>Use case</w:t>
      </w:r>
      <w:r w:rsidR="00087F56" w:rsidRPr="00406ADE">
        <w:t xml:space="preserve"> adalah metodologi yang digunakan dalam analisis sistem untuk mengidentifikasi, mengklarifikasi, dan mengatur persyaratan sistem</w:t>
      </w:r>
      <w:r w:rsidR="00AC37B6" w:rsidRPr="00406ADE">
        <w:fldChar w:fldCharType="begin"/>
      </w:r>
      <w:r w:rsidR="003D6805">
        <w:instrText xml:space="preserve"> ADDIN ZOTERO_ITEM CSL_CITATION {"citationID":"2oaqk4M0","properties":{"formattedCitation":"[12]","plainCitation":"[12]","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rsidRPr="00406ADE">
        <w:fldChar w:fldCharType="separate"/>
      </w:r>
      <w:r w:rsidR="003D6805" w:rsidRPr="003D6805">
        <w:t>[12]</w:t>
      </w:r>
      <w:r w:rsidR="00AC37B6" w:rsidRPr="00406ADE">
        <w:fldChar w:fldCharType="end"/>
      </w:r>
      <w:r w:rsidR="00087F56" w:rsidRPr="00406ADE">
        <w:t>.</w:t>
      </w:r>
      <w:r w:rsidR="00087F56" w:rsidRPr="00406ADE">
        <w:rPr>
          <w:b/>
          <w:bCs/>
          <w:i/>
          <w:iCs/>
        </w:rPr>
        <w:t xml:space="preserve"> </w:t>
      </w:r>
      <w:r w:rsidRPr="00406ADE">
        <w:t xml:space="preserve">Persyaratan fungsional dibuat dalam bentuk </w:t>
      </w:r>
      <w:r w:rsidRPr="00406ADE">
        <w:rPr>
          <w:i/>
          <w:iCs/>
        </w:rPr>
        <w:t xml:space="preserve">use case </w:t>
      </w:r>
      <w:proofErr w:type="gramStart"/>
      <w:r w:rsidRPr="00406ADE">
        <w:t>diagram</w:t>
      </w:r>
      <w:r w:rsidR="00987633" w:rsidRPr="00406ADE">
        <w:rPr>
          <w:i/>
          <w:iCs/>
        </w:rPr>
        <w:t xml:space="preserve"> </w:t>
      </w:r>
      <w:r w:rsidR="00987633" w:rsidRPr="00406ADE">
        <w:t xml:space="preserve"> oleh</w:t>
      </w:r>
      <w:proofErr w:type="gramEnd"/>
      <w:r w:rsidR="00987633" w:rsidRPr="00406ADE">
        <w:t xml:space="preserve"> peneliti untuk menentukan fitur-fitur berdasarkan analisis kebutuhan sebelumnya. Berikut gambar 3 terdapat </w:t>
      </w:r>
      <w:r w:rsidR="00987633" w:rsidRPr="00406ADE">
        <w:rPr>
          <w:i/>
          <w:iCs/>
        </w:rPr>
        <w:t xml:space="preserve">use case </w:t>
      </w:r>
      <w:r w:rsidR="00987633" w:rsidRPr="00406ADE">
        <w:t>diagram.</w:t>
      </w:r>
    </w:p>
    <w:p w14:paraId="5ED772C8" w14:textId="2F42E209" w:rsidR="0076343B" w:rsidRPr="00406ADE" w:rsidRDefault="00900F46" w:rsidP="0076343B">
      <w:pPr>
        <w:pStyle w:val="ListParagraph"/>
        <w:keepNext/>
        <w:tabs>
          <w:tab w:val="left" w:pos="1800"/>
        </w:tabs>
        <w:spacing w:line="360" w:lineRule="auto"/>
        <w:ind w:left="2160"/>
        <w:jc w:val="center"/>
      </w:pPr>
      <w:r w:rsidRPr="00406ADE">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47DAB4FC" w:rsidR="0076343B" w:rsidRPr="00406ADE" w:rsidRDefault="0076343B" w:rsidP="0076343B">
      <w:pPr>
        <w:pStyle w:val="Caption"/>
        <w:ind w:left="1440" w:firstLine="720"/>
        <w:jc w:val="center"/>
      </w:pPr>
      <w:r w:rsidRPr="00406ADE">
        <w:t xml:space="preserve">Gambar </w:t>
      </w:r>
      <w:fldSimple w:instr=" SEQ Gambar \* ARABIC ">
        <w:r w:rsidR="00110F0E" w:rsidRPr="00406ADE">
          <w:rPr>
            <w:noProof/>
          </w:rPr>
          <w:t>3</w:t>
        </w:r>
      </w:fldSimple>
      <w:r w:rsidRPr="00406ADE">
        <w:t xml:space="preserve"> Use Case Diagram</w:t>
      </w:r>
    </w:p>
    <w:p w14:paraId="1D71FE7F" w14:textId="29DE932E" w:rsidR="00BA362F" w:rsidRPr="00406ADE" w:rsidRDefault="00BA362F" w:rsidP="00BA362F">
      <w:pPr>
        <w:pStyle w:val="ListParagraph"/>
        <w:numPr>
          <w:ilvl w:val="0"/>
          <w:numId w:val="33"/>
        </w:numPr>
        <w:tabs>
          <w:tab w:val="left" w:pos="1800"/>
        </w:tabs>
        <w:spacing w:line="360" w:lineRule="auto"/>
        <w:jc w:val="both"/>
        <w:rPr>
          <w:b/>
          <w:bCs/>
        </w:rPr>
      </w:pPr>
      <w:r w:rsidRPr="00406ADE">
        <w:rPr>
          <w:b/>
          <w:bCs/>
          <w:i/>
          <w:iCs/>
        </w:rPr>
        <w:t xml:space="preserve">Use Case </w:t>
      </w:r>
      <w:r w:rsidRPr="00406ADE">
        <w:rPr>
          <w:b/>
          <w:bCs/>
        </w:rPr>
        <w:t>Deskri</w:t>
      </w:r>
      <w:r w:rsidR="00987633" w:rsidRPr="00406ADE">
        <w:rPr>
          <w:b/>
          <w:bCs/>
        </w:rPr>
        <w:t>psi</w:t>
      </w:r>
    </w:p>
    <w:p w14:paraId="26BA250B" w14:textId="10876B37" w:rsidR="00900F46" w:rsidRPr="00406ADE" w:rsidRDefault="00BA65C7" w:rsidP="00DE5AFF">
      <w:pPr>
        <w:pStyle w:val="ListParagraph"/>
        <w:tabs>
          <w:tab w:val="left" w:pos="1800"/>
        </w:tabs>
        <w:spacing w:line="360" w:lineRule="auto"/>
        <w:ind w:left="2880"/>
        <w:jc w:val="both"/>
      </w:pPr>
      <w:r w:rsidRPr="00406ADE">
        <w:tab/>
      </w:r>
      <w:r w:rsidR="001A6257" w:rsidRPr="00406ADE">
        <w:t>Desain antar muka (</w:t>
      </w:r>
      <w:r w:rsidR="001A6257" w:rsidRPr="00406ADE">
        <w:rPr>
          <w:i/>
          <w:iCs/>
        </w:rPr>
        <w:t>user interface</w:t>
      </w:r>
      <w:r w:rsidR="001A6257" w:rsidRPr="00406ADE">
        <w:t xml:space="preserve">) adalah seperangkat alat/elemen yang digunakan untuk memanipulasi objek </w:t>
      </w:r>
      <w:r w:rsidR="001A6257" w:rsidRPr="00406ADE">
        <w:lastRenderedPageBreak/>
        <w:t>digital</w:t>
      </w:r>
      <w:r w:rsidR="001A6257" w:rsidRPr="00406ADE">
        <w:fldChar w:fldCharType="begin"/>
      </w:r>
      <w:r w:rsidR="003D6805">
        <w:instrText xml:space="preserve"> ADDIN ZOTERO_ITEM CSL_CITATION {"citationID":"tAjn66qL","properties":{"formattedCitation":"[13]","plainCitation":"[13]","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rsidRPr="00406ADE">
        <w:fldChar w:fldCharType="separate"/>
      </w:r>
      <w:r w:rsidR="003D6805" w:rsidRPr="003D6805">
        <w:t>[13]</w:t>
      </w:r>
      <w:r w:rsidR="001A6257" w:rsidRPr="00406ADE">
        <w:fldChar w:fldCharType="end"/>
      </w:r>
      <w:r w:rsidR="001A6257" w:rsidRPr="00406ADE">
        <w:t xml:space="preserve">. </w:t>
      </w:r>
      <w:r w:rsidRPr="00406ADE">
        <w:t xml:space="preserve">Deskripsi aktor serta </w:t>
      </w:r>
      <w:r w:rsidRPr="00406ADE">
        <w:rPr>
          <w:i/>
          <w:iCs/>
        </w:rPr>
        <w:t>Use Case</w:t>
      </w:r>
      <w:r w:rsidRPr="00406ADE">
        <w:t xml:space="preserve"> </w:t>
      </w:r>
      <w:r w:rsidR="004361D7" w:rsidRPr="00406ADE">
        <w:t>d</w:t>
      </w:r>
      <w:r w:rsidRPr="00406ADE">
        <w:t xml:space="preserve">eskripsi membantu peneliti dalam menggambarkan </w:t>
      </w:r>
      <w:r w:rsidR="002B690F" w:rsidRPr="00406ADE">
        <w:t>k</w:t>
      </w:r>
      <w:r w:rsidRPr="00406ADE">
        <w:t>ebutuhan fungsionallitas demi menentukan fitur</w:t>
      </w:r>
      <w:r w:rsidR="004361D7" w:rsidRPr="00406ADE">
        <w:t>-</w:t>
      </w:r>
      <w:r w:rsidRPr="00406ADE">
        <w:t>fitur berdasarkan analisa kebutuhan yang telah dilakakukan pada tahapan sebelumnya.</w:t>
      </w:r>
      <w:r w:rsidR="007A7BE4" w:rsidRPr="00406ADE">
        <w:t xml:space="preserve"> </w:t>
      </w:r>
      <w:r w:rsidR="007A7BE4" w:rsidRPr="00406ADE">
        <w:rPr>
          <w:i/>
          <w:iCs/>
        </w:rPr>
        <w:t>Use Case</w:t>
      </w:r>
      <w:r w:rsidR="007A7BE4" w:rsidRPr="00406ADE">
        <w:t xml:space="preserve"> menangkap siapa (aktor)</w:t>
      </w:r>
      <w:r w:rsidR="002B690F" w:rsidRPr="00406ADE">
        <w:t xml:space="preserve">, </w:t>
      </w:r>
      <w:r w:rsidR="007A7BE4" w:rsidRPr="00406ADE">
        <w:t xml:space="preserve">melakukan apa (interaksi) dengan sistem, untuk tujuan apa (tujuan), tanpa berurusan dengan internal sistem. Satu set lengkap </w:t>
      </w:r>
      <w:r w:rsidR="007A7BE4" w:rsidRPr="00406ADE">
        <w:rPr>
          <w:i/>
          <w:iCs/>
        </w:rPr>
        <w:t>Use Case</w:t>
      </w:r>
      <w:r w:rsidR="007A7BE4" w:rsidRPr="00406ADE">
        <w:t xml:space="preserve"> menentukan semua cara yang berbeda untuk menggunakan sistem</w:t>
      </w:r>
      <w:r w:rsidR="007A7BE4" w:rsidRPr="00406ADE">
        <w:fldChar w:fldCharType="begin"/>
      </w:r>
      <w:r w:rsidR="003D6805">
        <w:instrText xml:space="preserve"> ADDIN ZOTERO_ITEM CSL_CITATION {"citationID":"ON4xXIJY","properties":{"formattedCitation":"[14]","plainCitation":"[14]","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rsidRPr="00406ADE">
        <w:fldChar w:fldCharType="separate"/>
      </w:r>
      <w:r w:rsidR="003D6805" w:rsidRPr="003D6805">
        <w:t>[14]</w:t>
      </w:r>
      <w:r w:rsidR="007A7BE4" w:rsidRPr="00406ADE">
        <w:fldChar w:fldCharType="end"/>
      </w:r>
      <w:r w:rsidR="007A7BE4" w:rsidRPr="00406ADE">
        <w:t>.</w:t>
      </w:r>
      <w:r w:rsidRPr="00406ADE">
        <w:t xml:space="preserve"> Berikut pada Tabel 1 untuk Deskripsi Aktor dan Tabel 2 untuk Deskripsi </w:t>
      </w:r>
      <w:r w:rsidRPr="00406ADE">
        <w:rPr>
          <w:i/>
          <w:iCs/>
        </w:rPr>
        <w:t>Use Case</w:t>
      </w:r>
      <w:r w:rsidRPr="00406ADE">
        <w:t>.</w:t>
      </w:r>
    </w:p>
    <w:p w14:paraId="4240BAE9" w14:textId="06337470" w:rsidR="00BA65C7" w:rsidRPr="00406ADE" w:rsidRDefault="00BA65C7" w:rsidP="00DE5AFF">
      <w:pPr>
        <w:pStyle w:val="ListParagraph"/>
        <w:tabs>
          <w:tab w:val="left" w:pos="1800"/>
        </w:tabs>
        <w:spacing w:line="360" w:lineRule="auto"/>
        <w:ind w:left="2880"/>
        <w:jc w:val="both"/>
      </w:pPr>
      <w:r w:rsidRPr="00406ADE">
        <w:tab/>
      </w:r>
      <w:r w:rsidRPr="00406ADE">
        <w:tab/>
        <w:t xml:space="preserve">Tabel </w:t>
      </w:r>
      <w:fldSimple w:instr=" SEQ Tabel \* ARABIC ">
        <w:r w:rsidR="00110F0E" w:rsidRPr="00406ADE">
          <w:rPr>
            <w:noProof/>
          </w:rPr>
          <w:t>1</w:t>
        </w:r>
      </w:fldSimple>
      <w:r w:rsidRPr="00406ADE">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rsidRPr="00406ADE" w14:paraId="4E92C841" w14:textId="77777777" w:rsidTr="00227AF0">
        <w:tc>
          <w:tcPr>
            <w:tcW w:w="1975" w:type="dxa"/>
            <w:vAlign w:val="center"/>
          </w:tcPr>
          <w:p w14:paraId="4E2BCC45" w14:textId="77777777" w:rsidR="00900F46" w:rsidRPr="00406ADE" w:rsidRDefault="00900F46" w:rsidP="00227AF0">
            <w:pPr>
              <w:tabs>
                <w:tab w:val="left" w:pos="450"/>
              </w:tabs>
              <w:spacing w:line="276" w:lineRule="auto"/>
              <w:jc w:val="center"/>
              <w:rPr>
                <w:b/>
                <w:bCs/>
              </w:rPr>
            </w:pPr>
            <w:r w:rsidRPr="00406ADE">
              <w:rPr>
                <w:b/>
                <w:bCs/>
              </w:rPr>
              <w:t>Aktor</w:t>
            </w:r>
          </w:p>
        </w:tc>
        <w:tc>
          <w:tcPr>
            <w:tcW w:w="5225" w:type="dxa"/>
            <w:vAlign w:val="center"/>
          </w:tcPr>
          <w:p w14:paraId="01485287" w14:textId="77777777" w:rsidR="00900F46" w:rsidRPr="00406ADE" w:rsidRDefault="00900F46" w:rsidP="00227AF0">
            <w:pPr>
              <w:tabs>
                <w:tab w:val="left" w:pos="450"/>
              </w:tabs>
              <w:spacing w:line="276" w:lineRule="auto"/>
              <w:jc w:val="center"/>
              <w:rPr>
                <w:b/>
                <w:bCs/>
              </w:rPr>
            </w:pPr>
            <w:r w:rsidRPr="00406ADE">
              <w:rPr>
                <w:b/>
                <w:bCs/>
              </w:rPr>
              <w:t>Deskripsi</w:t>
            </w:r>
          </w:p>
        </w:tc>
      </w:tr>
      <w:tr w:rsidR="00900F46" w:rsidRPr="00406ADE" w14:paraId="072354FF" w14:textId="77777777" w:rsidTr="00900F46">
        <w:tc>
          <w:tcPr>
            <w:tcW w:w="1975" w:type="dxa"/>
          </w:tcPr>
          <w:p w14:paraId="70193CD4" w14:textId="77777777" w:rsidR="00900F46" w:rsidRPr="00406ADE" w:rsidRDefault="00900F46" w:rsidP="00AA31D1">
            <w:pPr>
              <w:tabs>
                <w:tab w:val="left" w:pos="450"/>
              </w:tabs>
              <w:spacing w:line="276" w:lineRule="auto"/>
              <w:jc w:val="both"/>
            </w:pPr>
            <w:r w:rsidRPr="00406ADE">
              <w:t>Admin</w:t>
            </w:r>
          </w:p>
        </w:tc>
        <w:tc>
          <w:tcPr>
            <w:tcW w:w="5225" w:type="dxa"/>
          </w:tcPr>
          <w:p w14:paraId="133F86CE" w14:textId="77777777" w:rsidR="00900F46" w:rsidRPr="00406ADE" w:rsidRDefault="00900F46" w:rsidP="00AA31D1">
            <w:pPr>
              <w:tabs>
                <w:tab w:val="left" w:pos="450"/>
              </w:tabs>
              <w:spacing w:line="276" w:lineRule="auto"/>
              <w:jc w:val="both"/>
            </w:pPr>
            <w:r w:rsidRPr="00406ADE">
              <w:t>Admin adalah orang yang memegang kendali semua menu yang terdapat pada sistem edukasi kebencanaan</w:t>
            </w:r>
          </w:p>
        </w:tc>
      </w:tr>
      <w:tr w:rsidR="00900F46" w:rsidRPr="00406ADE" w14:paraId="54527533" w14:textId="77777777" w:rsidTr="00900F46">
        <w:tc>
          <w:tcPr>
            <w:tcW w:w="1975" w:type="dxa"/>
          </w:tcPr>
          <w:p w14:paraId="71806B0A" w14:textId="77777777" w:rsidR="00900F46" w:rsidRPr="00406ADE" w:rsidRDefault="00900F46" w:rsidP="00AA31D1">
            <w:pPr>
              <w:tabs>
                <w:tab w:val="left" w:pos="450"/>
              </w:tabs>
              <w:spacing w:line="276" w:lineRule="auto"/>
              <w:jc w:val="both"/>
            </w:pPr>
            <w:r w:rsidRPr="00406ADE">
              <w:t>Pengunjung</w:t>
            </w:r>
          </w:p>
        </w:tc>
        <w:tc>
          <w:tcPr>
            <w:tcW w:w="5225" w:type="dxa"/>
          </w:tcPr>
          <w:p w14:paraId="66974582" w14:textId="77777777" w:rsidR="00900F46" w:rsidRPr="00406ADE" w:rsidRDefault="00900F46" w:rsidP="00900F46">
            <w:pPr>
              <w:keepNext/>
              <w:tabs>
                <w:tab w:val="left" w:pos="450"/>
              </w:tabs>
              <w:spacing w:line="276" w:lineRule="auto"/>
              <w:jc w:val="both"/>
            </w:pPr>
            <w:r w:rsidRPr="00406ADE">
              <w:t>Pengunjung adalah orang atau pengguna yang mengunjungi sistem edukasi kebencanaan</w:t>
            </w:r>
          </w:p>
        </w:tc>
      </w:tr>
    </w:tbl>
    <w:p w14:paraId="3D0A0173" w14:textId="16EA16C8" w:rsidR="0076343B" w:rsidRPr="00406ADE" w:rsidRDefault="00900F46" w:rsidP="00227AF0">
      <w:pPr>
        <w:pStyle w:val="Caption"/>
        <w:ind w:left="720" w:firstLine="720"/>
        <w:jc w:val="center"/>
        <w:rPr>
          <w:color w:val="FFFFFF" w:themeColor="background1"/>
        </w:rPr>
      </w:pPr>
      <w:bookmarkStart w:id="3" w:name="_Hlk137456364"/>
      <w:r w:rsidRPr="00406ADE">
        <w:rPr>
          <w:color w:val="FFFFFF" w:themeColor="background1"/>
        </w:rPr>
        <w:t xml:space="preserve">Tab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sidR="00110F0E" w:rsidRPr="00406ADE">
        <w:rPr>
          <w:noProof/>
          <w:color w:val="FFFFFF" w:themeColor="background1"/>
        </w:rPr>
        <w:t>2</w:t>
      </w:r>
      <w:r w:rsidRPr="00406ADE">
        <w:rPr>
          <w:color w:val="FFFFFF" w:themeColor="background1"/>
        </w:rPr>
        <w:fldChar w:fldCharType="end"/>
      </w:r>
      <w:r w:rsidR="00227AF0" w:rsidRPr="00406ADE">
        <w:rPr>
          <w:color w:val="FFFFFF" w:themeColor="background1"/>
        </w:rPr>
        <w:t xml:space="preserve"> Deskripsi Aktor</w:t>
      </w:r>
      <w:bookmarkEnd w:id="3"/>
    </w:p>
    <w:p w14:paraId="104B0CBF" w14:textId="4A731A7F" w:rsidR="00BA65C7" w:rsidRPr="00406ADE" w:rsidRDefault="00BA65C7" w:rsidP="00BA65C7">
      <w:pPr>
        <w:ind w:left="3600" w:firstLine="720"/>
      </w:pPr>
      <w:r w:rsidRPr="00406ADE">
        <w:t xml:space="preserve">Tabel </w:t>
      </w:r>
      <w:r w:rsidR="00F724BB" w:rsidRPr="00406ADE">
        <w:t>2</w:t>
      </w:r>
      <w:r w:rsidRPr="00406ADE">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rsidRPr="00406ADE" w14:paraId="1A940A32" w14:textId="77777777" w:rsidTr="00227AF0">
        <w:tc>
          <w:tcPr>
            <w:tcW w:w="1363" w:type="dxa"/>
            <w:vAlign w:val="center"/>
          </w:tcPr>
          <w:p w14:paraId="04588BDC" w14:textId="77777777" w:rsidR="00227AF0" w:rsidRPr="00406ADE" w:rsidRDefault="00227AF0" w:rsidP="00227AF0">
            <w:pPr>
              <w:tabs>
                <w:tab w:val="left" w:pos="450"/>
              </w:tabs>
              <w:spacing w:line="276" w:lineRule="auto"/>
              <w:jc w:val="center"/>
              <w:rPr>
                <w:b/>
                <w:bCs/>
              </w:rPr>
            </w:pPr>
            <w:r w:rsidRPr="00406ADE">
              <w:rPr>
                <w:b/>
                <w:bCs/>
              </w:rPr>
              <w:t>Aktor</w:t>
            </w:r>
          </w:p>
        </w:tc>
        <w:tc>
          <w:tcPr>
            <w:tcW w:w="1085" w:type="dxa"/>
            <w:vAlign w:val="center"/>
          </w:tcPr>
          <w:p w14:paraId="53FA2AEC" w14:textId="77777777" w:rsidR="00227AF0" w:rsidRPr="00406ADE" w:rsidRDefault="00227AF0" w:rsidP="00227AF0">
            <w:pPr>
              <w:tabs>
                <w:tab w:val="left" w:pos="450"/>
              </w:tabs>
              <w:spacing w:line="276" w:lineRule="auto"/>
              <w:jc w:val="center"/>
              <w:rPr>
                <w:b/>
                <w:bCs/>
                <w:i/>
                <w:iCs/>
              </w:rPr>
            </w:pPr>
            <w:r w:rsidRPr="00406ADE">
              <w:rPr>
                <w:b/>
                <w:bCs/>
                <w:i/>
                <w:iCs/>
              </w:rPr>
              <w:t>Use Case</w:t>
            </w:r>
          </w:p>
        </w:tc>
        <w:tc>
          <w:tcPr>
            <w:tcW w:w="4752" w:type="dxa"/>
            <w:vAlign w:val="center"/>
          </w:tcPr>
          <w:p w14:paraId="3F4D7BD2" w14:textId="77777777" w:rsidR="00227AF0" w:rsidRPr="00406ADE" w:rsidRDefault="00227AF0" w:rsidP="00227AF0">
            <w:pPr>
              <w:tabs>
                <w:tab w:val="left" w:pos="450"/>
              </w:tabs>
              <w:spacing w:line="276" w:lineRule="auto"/>
              <w:jc w:val="center"/>
              <w:rPr>
                <w:b/>
                <w:bCs/>
              </w:rPr>
            </w:pPr>
            <w:r w:rsidRPr="00406ADE">
              <w:rPr>
                <w:b/>
                <w:bCs/>
              </w:rPr>
              <w:t>Deskripsi</w:t>
            </w:r>
          </w:p>
        </w:tc>
      </w:tr>
      <w:tr w:rsidR="00227AF0" w:rsidRPr="00406ADE" w14:paraId="4E434D4A" w14:textId="77777777" w:rsidTr="00227AF0">
        <w:tc>
          <w:tcPr>
            <w:tcW w:w="1363" w:type="dxa"/>
            <w:vMerge w:val="restart"/>
            <w:vAlign w:val="center"/>
          </w:tcPr>
          <w:p w14:paraId="3C57F103" w14:textId="77777777" w:rsidR="00227AF0" w:rsidRPr="00406ADE" w:rsidRDefault="00227AF0" w:rsidP="00AA31D1">
            <w:pPr>
              <w:tabs>
                <w:tab w:val="left" w:pos="450"/>
              </w:tabs>
              <w:spacing w:line="276" w:lineRule="auto"/>
              <w:jc w:val="center"/>
            </w:pPr>
            <w:r w:rsidRPr="00406ADE">
              <w:t>Admin</w:t>
            </w:r>
          </w:p>
        </w:tc>
        <w:tc>
          <w:tcPr>
            <w:tcW w:w="1085" w:type="dxa"/>
          </w:tcPr>
          <w:p w14:paraId="14C5D98F" w14:textId="77777777" w:rsidR="00227AF0" w:rsidRPr="00406ADE" w:rsidRDefault="00227AF0" w:rsidP="00AA31D1">
            <w:pPr>
              <w:tabs>
                <w:tab w:val="left" w:pos="450"/>
              </w:tabs>
              <w:spacing w:line="276" w:lineRule="auto"/>
              <w:jc w:val="both"/>
              <w:rPr>
                <w:i/>
                <w:iCs/>
              </w:rPr>
            </w:pPr>
            <w:r w:rsidRPr="00406ADE">
              <w:rPr>
                <w:i/>
                <w:iCs/>
              </w:rPr>
              <w:t>Login</w:t>
            </w:r>
          </w:p>
        </w:tc>
        <w:tc>
          <w:tcPr>
            <w:tcW w:w="4752" w:type="dxa"/>
          </w:tcPr>
          <w:p w14:paraId="0537F1C9" w14:textId="77777777" w:rsidR="00227AF0" w:rsidRPr="00406ADE" w:rsidRDefault="00227AF0" w:rsidP="00AA31D1">
            <w:pPr>
              <w:tabs>
                <w:tab w:val="left" w:pos="450"/>
              </w:tabs>
              <w:spacing w:line="276" w:lineRule="auto"/>
              <w:jc w:val="both"/>
            </w:pPr>
            <w:r w:rsidRPr="00406ADE">
              <w:t xml:space="preserve">Pada bagian ini, admin dapat melakukan </w:t>
            </w:r>
            <w:r w:rsidRPr="00406ADE">
              <w:rPr>
                <w:i/>
                <w:iCs/>
              </w:rPr>
              <w:t>login</w:t>
            </w:r>
            <w:r w:rsidRPr="00406ADE">
              <w:t xml:space="preserve"> pada sistem untuk melakukan perubahan pada sistem.</w:t>
            </w:r>
          </w:p>
        </w:tc>
      </w:tr>
      <w:tr w:rsidR="00227AF0" w:rsidRPr="00406ADE" w14:paraId="6D74EFB7" w14:textId="77777777" w:rsidTr="00227AF0">
        <w:tc>
          <w:tcPr>
            <w:tcW w:w="1363" w:type="dxa"/>
            <w:vMerge/>
          </w:tcPr>
          <w:p w14:paraId="06F8DC3D" w14:textId="77777777" w:rsidR="00227AF0" w:rsidRPr="00406ADE" w:rsidRDefault="00227AF0" w:rsidP="00AA31D1">
            <w:pPr>
              <w:tabs>
                <w:tab w:val="left" w:pos="450"/>
              </w:tabs>
              <w:spacing w:line="276" w:lineRule="auto"/>
              <w:jc w:val="both"/>
            </w:pPr>
          </w:p>
        </w:tc>
        <w:tc>
          <w:tcPr>
            <w:tcW w:w="1085" w:type="dxa"/>
          </w:tcPr>
          <w:p w14:paraId="1425C729" w14:textId="77777777" w:rsidR="00227AF0" w:rsidRPr="00406ADE" w:rsidRDefault="00227AF0" w:rsidP="00AA31D1">
            <w:pPr>
              <w:tabs>
                <w:tab w:val="left" w:pos="450"/>
              </w:tabs>
              <w:spacing w:line="276" w:lineRule="auto"/>
              <w:jc w:val="both"/>
              <w:rPr>
                <w:i/>
                <w:iCs/>
              </w:rPr>
            </w:pPr>
            <w:r w:rsidRPr="00406ADE">
              <w:rPr>
                <w:i/>
                <w:iCs/>
              </w:rPr>
              <w:t>Update</w:t>
            </w:r>
          </w:p>
        </w:tc>
        <w:tc>
          <w:tcPr>
            <w:tcW w:w="4752" w:type="dxa"/>
          </w:tcPr>
          <w:p w14:paraId="08562FD0" w14:textId="77777777" w:rsidR="00227AF0" w:rsidRPr="00406ADE" w:rsidRDefault="00227AF0" w:rsidP="00AA31D1">
            <w:pPr>
              <w:tabs>
                <w:tab w:val="left" w:pos="450"/>
              </w:tabs>
              <w:spacing w:line="276" w:lineRule="auto"/>
              <w:jc w:val="both"/>
            </w:pPr>
            <w:r w:rsidRPr="00406ADE">
              <w:t>Pada bagian ini, admin dapat melakukan Update atau perubahan pada fitur Edukasi, Berita /Artikel, dan Kuis.</w:t>
            </w:r>
          </w:p>
        </w:tc>
      </w:tr>
      <w:tr w:rsidR="00227AF0" w:rsidRPr="00406ADE" w14:paraId="613C4450" w14:textId="77777777" w:rsidTr="00227AF0">
        <w:tc>
          <w:tcPr>
            <w:tcW w:w="1363" w:type="dxa"/>
            <w:vMerge w:val="restart"/>
            <w:vAlign w:val="center"/>
          </w:tcPr>
          <w:p w14:paraId="3A1D1F50" w14:textId="77777777" w:rsidR="00227AF0" w:rsidRPr="00406ADE" w:rsidRDefault="00227AF0" w:rsidP="00AA31D1">
            <w:pPr>
              <w:tabs>
                <w:tab w:val="left" w:pos="450"/>
              </w:tabs>
              <w:spacing w:line="276" w:lineRule="auto"/>
              <w:jc w:val="center"/>
            </w:pPr>
            <w:r w:rsidRPr="00406ADE">
              <w:t>Pengunjung</w:t>
            </w:r>
          </w:p>
        </w:tc>
        <w:tc>
          <w:tcPr>
            <w:tcW w:w="1085" w:type="dxa"/>
          </w:tcPr>
          <w:p w14:paraId="0A472632" w14:textId="77777777" w:rsidR="00227AF0" w:rsidRPr="00406ADE" w:rsidRDefault="00227AF0" w:rsidP="00AA31D1">
            <w:pPr>
              <w:tabs>
                <w:tab w:val="left" w:pos="450"/>
              </w:tabs>
              <w:spacing w:line="276" w:lineRule="auto"/>
              <w:jc w:val="both"/>
            </w:pPr>
            <w:r w:rsidRPr="00406ADE">
              <w:t>Edukasi</w:t>
            </w:r>
          </w:p>
        </w:tc>
        <w:tc>
          <w:tcPr>
            <w:tcW w:w="4752" w:type="dxa"/>
          </w:tcPr>
          <w:p w14:paraId="6690EF61" w14:textId="77777777" w:rsidR="00227AF0" w:rsidRPr="00406ADE" w:rsidRDefault="00227AF0" w:rsidP="00AA31D1">
            <w:pPr>
              <w:tabs>
                <w:tab w:val="left" w:pos="450"/>
              </w:tabs>
              <w:spacing w:line="276" w:lineRule="auto"/>
              <w:jc w:val="both"/>
            </w:pPr>
            <w:r w:rsidRPr="00406ADE">
              <w:t>Pada bagian ini, pengunjung akan mendapati tampilan yang berisi tentang edukasi terkait tentang kebencanaan.</w:t>
            </w:r>
          </w:p>
        </w:tc>
      </w:tr>
      <w:tr w:rsidR="00227AF0" w:rsidRPr="00406ADE" w14:paraId="541E5922" w14:textId="77777777" w:rsidTr="00227AF0">
        <w:tc>
          <w:tcPr>
            <w:tcW w:w="1363" w:type="dxa"/>
            <w:vMerge/>
          </w:tcPr>
          <w:p w14:paraId="6015965D" w14:textId="77777777" w:rsidR="00227AF0" w:rsidRPr="00406ADE" w:rsidRDefault="00227AF0" w:rsidP="00AA31D1">
            <w:pPr>
              <w:tabs>
                <w:tab w:val="left" w:pos="450"/>
              </w:tabs>
              <w:spacing w:line="276" w:lineRule="auto"/>
              <w:jc w:val="both"/>
            </w:pPr>
          </w:p>
        </w:tc>
        <w:tc>
          <w:tcPr>
            <w:tcW w:w="1085" w:type="dxa"/>
          </w:tcPr>
          <w:p w14:paraId="37365DCE" w14:textId="77777777" w:rsidR="00227AF0" w:rsidRPr="00406ADE" w:rsidRDefault="00227AF0" w:rsidP="00AA31D1">
            <w:pPr>
              <w:tabs>
                <w:tab w:val="left" w:pos="450"/>
              </w:tabs>
              <w:spacing w:line="276" w:lineRule="auto"/>
              <w:jc w:val="both"/>
            </w:pPr>
            <w:r w:rsidRPr="00406ADE">
              <w:t>Berita / Artikel</w:t>
            </w:r>
          </w:p>
        </w:tc>
        <w:tc>
          <w:tcPr>
            <w:tcW w:w="4752" w:type="dxa"/>
          </w:tcPr>
          <w:p w14:paraId="3BB97084" w14:textId="783066CA" w:rsidR="00227AF0" w:rsidRPr="00406ADE" w:rsidRDefault="00227AF0" w:rsidP="00AA31D1">
            <w:pPr>
              <w:tabs>
                <w:tab w:val="left" w:pos="450"/>
              </w:tabs>
              <w:spacing w:line="276" w:lineRule="auto"/>
              <w:jc w:val="both"/>
            </w:pPr>
            <w:r w:rsidRPr="00406ADE">
              <w:t>Pada bagian ini, pengunjung akan mendapati tampilan yang berisi tentang berita/artikel terkait kebencanaan.</w:t>
            </w:r>
          </w:p>
        </w:tc>
      </w:tr>
      <w:tr w:rsidR="00227AF0" w:rsidRPr="00406ADE" w14:paraId="307034BE" w14:textId="77777777" w:rsidTr="00227AF0">
        <w:tc>
          <w:tcPr>
            <w:tcW w:w="1363" w:type="dxa"/>
            <w:vMerge/>
          </w:tcPr>
          <w:p w14:paraId="2B4E5DBF" w14:textId="77777777" w:rsidR="00227AF0" w:rsidRPr="00406ADE" w:rsidRDefault="00227AF0" w:rsidP="00AA31D1">
            <w:pPr>
              <w:tabs>
                <w:tab w:val="left" w:pos="450"/>
              </w:tabs>
              <w:spacing w:line="276" w:lineRule="auto"/>
              <w:jc w:val="both"/>
            </w:pPr>
          </w:p>
        </w:tc>
        <w:tc>
          <w:tcPr>
            <w:tcW w:w="1085" w:type="dxa"/>
          </w:tcPr>
          <w:p w14:paraId="786F2D8B" w14:textId="77777777" w:rsidR="00227AF0" w:rsidRPr="00406ADE" w:rsidRDefault="00227AF0" w:rsidP="00AA31D1">
            <w:pPr>
              <w:tabs>
                <w:tab w:val="left" w:pos="450"/>
              </w:tabs>
              <w:spacing w:line="276" w:lineRule="auto"/>
              <w:jc w:val="both"/>
            </w:pPr>
            <w:r w:rsidRPr="00406ADE">
              <w:t>Kuis</w:t>
            </w:r>
          </w:p>
        </w:tc>
        <w:tc>
          <w:tcPr>
            <w:tcW w:w="4752" w:type="dxa"/>
          </w:tcPr>
          <w:p w14:paraId="5C33206F" w14:textId="77777777" w:rsidR="00227AF0" w:rsidRPr="00406ADE" w:rsidRDefault="00227AF0" w:rsidP="00AA31D1">
            <w:pPr>
              <w:tabs>
                <w:tab w:val="left" w:pos="450"/>
              </w:tabs>
              <w:spacing w:line="276" w:lineRule="auto"/>
              <w:jc w:val="both"/>
            </w:pPr>
            <w:r w:rsidRPr="00406ADE">
              <w:t>Pada bagian ini, pengunjung akan mendapati tampilan yang berisi tentang kuis-kuis terkait kebencanaan.</w:t>
            </w:r>
          </w:p>
        </w:tc>
      </w:tr>
      <w:tr w:rsidR="00227AF0" w:rsidRPr="00406ADE" w14:paraId="4F842404" w14:textId="77777777" w:rsidTr="00227AF0">
        <w:tc>
          <w:tcPr>
            <w:tcW w:w="1363" w:type="dxa"/>
            <w:vMerge/>
          </w:tcPr>
          <w:p w14:paraId="5BA41E82" w14:textId="77777777" w:rsidR="00227AF0" w:rsidRPr="00406ADE" w:rsidRDefault="00227AF0" w:rsidP="00AA31D1">
            <w:pPr>
              <w:tabs>
                <w:tab w:val="left" w:pos="450"/>
              </w:tabs>
              <w:spacing w:line="276" w:lineRule="auto"/>
              <w:jc w:val="both"/>
            </w:pPr>
          </w:p>
        </w:tc>
        <w:tc>
          <w:tcPr>
            <w:tcW w:w="1085" w:type="dxa"/>
          </w:tcPr>
          <w:p w14:paraId="423357FD" w14:textId="77777777" w:rsidR="00227AF0" w:rsidRPr="00406ADE" w:rsidRDefault="00227AF0" w:rsidP="00AA31D1">
            <w:pPr>
              <w:tabs>
                <w:tab w:val="left" w:pos="450"/>
              </w:tabs>
              <w:spacing w:line="276" w:lineRule="auto"/>
              <w:jc w:val="both"/>
            </w:pPr>
            <w:r w:rsidRPr="00406ADE">
              <w:t>Cek nilai Kuis</w:t>
            </w:r>
          </w:p>
        </w:tc>
        <w:tc>
          <w:tcPr>
            <w:tcW w:w="4752" w:type="dxa"/>
          </w:tcPr>
          <w:p w14:paraId="46C35AEE" w14:textId="77777777" w:rsidR="00227AF0" w:rsidRPr="00406ADE" w:rsidRDefault="00227AF0" w:rsidP="009B524F">
            <w:pPr>
              <w:keepNext/>
              <w:tabs>
                <w:tab w:val="left" w:pos="450"/>
              </w:tabs>
              <w:spacing w:line="276" w:lineRule="auto"/>
              <w:jc w:val="both"/>
            </w:pPr>
            <w:r w:rsidRPr="00406ADE">
              <w:t>Pada bagian ini, pengunjung akan mendapati tampilan yang berisi tentang hasil dari kuis yang telah dikerjakan.</w:t>
            </w:r>
          </w:p>
        </w:tc>
      </w:tr>
    </w:tbl>
    <w:p w14:paraId="4A192440" w14:textId="10424034" w:rsidR="00227AF0" w:rsidRPr="00406ADE" w:rsidRDefault="009B524F" w:rsidP="009B524F">
      <w:pPr>
        <w:pStyle w:val="Caption"/>
        <w:ind w:left="1440" w:firstLine="720"/>
        <w:jc w:val="center"/>
        <w:rPr>
          <w:color w:val="FFFFFF" w:themeColor="background1"/>
        </w:rPr>
      </w:pPr>
      <w:r w:rsidRPr="00406ADE">
        <w:rPr>
          <w:color w:val="FFFFFF" w:themeColor="background1"/>
        </w:rPr>
        <w:t xml:space="preserve">Tab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sidR="00110F0E" w:rsidRPr="00406ADE">
        <w:rPr>
          <w:noProof/>
          <w:color w:val="FFFFFF" w:themeColor="background1"/>
        </w:rPr>
        <w:t>3</w:t>
      </w:r>
      <w:r w:rsidRPr="00406ADE">
        <w:rPr>
          <w:color w:val="FFFFFF" w:themeColor="background1"/>
        </w:rPr>
        <w:fldChar w:fldCharType="end"/>
      </w:r>
      <w:r w:rsidRPr="00406ADE">
        <w:rPr>
          <w:color w:val="FFFFFF" w:themeColor="background1"/>
        </w:rPr>
        <w:t xml:space="preserve"> Deskripsi Use Case</w:t>
      </w:r>
    </w:p>
    <w:p w14:paraId="6E8B691C" w14:textId="5E0B203C" w:rsidR="00BA362F" w:rsidRPr="00406ADE" w:rsidRDefault="00BA362F" w:rsidP="00BA362F">
      <w:pPr>
        <w:pStyle w:val="ListParagraph"/>
        <w:numPr>
          <w:ilvl w:val="0"/>
          <w:numId w:val="26"/>
        </w:numPr>
        <w:tabs>
          <w:tab w:val="left" w:pos="1800"/>
        </w:tabs>
        <w:spacing w:line="360" w:lineRule="auto"/>
        <w:jc w:val="both"/>
        <w:rPr>
          <w:b/>
          <w:bCs/>
        </w:rPr>
      </w:pPr>
      <w:r w:rsidRPr="00406ADE">
        <w:rPr>
          <w:b/>
          <w:bCs/>
        </w:rPr>
        <w:lastRenderedPageBreak/>
        <w:t xml:space="preserve">Perancangan </w:t>
      </w:r>
    </w:p>
    <w:p w14:paraId="6BE078AF" w14:textId="37A3FAF4" w:rsidR="00BA362F" w:rsidRPr="00406ADE" w:rsidRDefault="00BA362F" w:rsidP="00BA362F">
      <w:pPr>
        <w:pStyle w:val="ListParagraph"/>
        <w:numPr>
          <w:ilvl w:val="0"/>
          <w:numId w:val="35"/>
        </w:numPr>
        <w:tabs>
          <w:tab w:val="left" w:pos="1800"/>
        </w:tabs>
        <w:spacing w:line="360" w:lineRule="auto"/>
        <w:jc w:val="both"/>
        <w:rPr>
          <w:b/>
          <w:bCs/>
        </w:rPr>
      </w:pPr>
      <w:r w:rsidRPr="00406ADE">
        <w:rPr>
          <w:b/>
          <w:bCs/>
        </w:rPr>
        <w:t>Desain Arsitektur</w:t>
      </w:r>
    </w:p>
    <w:p w14:paraId="28DF2AE0" w14:textId="720179E6" w:rsidR="00BA65C7" w:rsidRPr="00406ADE" w:rsidRDefault="00BA65C7" w:rsidP="00BA65C7">
      <w:pPr>
        <w:pStyle w:val="ListParagraph"/>
        <w:tabs>
          <w:tab w:val="left" w:pos="1800"/>
        </w:tabs>
        <w:spacing w:line="360" w:lineRule="auto"/>
        <w:ind w:left="1800"/>
        <w:jc w:val="both"/>
        <w:rPr>
          <w:b/>
          <w:bCs/>
        </w:rPr>
      </w:pPr>
      <w:r w:rsidRPr="00406ADE">
        <w:tab/>
      </w:r>
      <w:r w:rsidR="00B623D4" w:rsidRPr="00406ADE">
        <w:t>Desain arsitektur merupakan desain makro/struktur yang mencerminkan kualitas serta fungsi dari perangkat lunak</w:t>
      </w:r>
      <w:r w:rsidR="00B623D4" w:rsidRPr="00406ADE">
        <w:fldChar w:fldCharType="begin"/>
      </w:r>
      <w:r w:rsidR="003D6805">
        <w:instrText xml:space="preserve"> ADDIN ZOTERO_ITEM CSL_CITATION {"citationID":"iZMTsRq8","properties":{"formattedCitation":"[15]","plainCitation":"[15]","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rsidRPr="00406ADE">
        <w:fldChar w:fldCharType="separate"/>
      </w:r>
      <w:r w:rsidR="003D6805" w:rsidRPr="003D6805">
        <w:t>[15]</w:t>
      </w:r>
      <w:r w:rsidR="00B623D4" w:rsidRPr="00406ADE">
        <w:fldChar w:fldCharType="end"/>
      </w:r>
      <w:r w:rsidR="00B623D4" w:rsidRPr="00406ADE">
        <w:t xml:space="preserve">. </w:t>
      </w:r>
      <w:r w:rsidRPr="00406ADE">
        <w:t>Dibawah ini merupakan tampilan desain arsitektur unt</w:t>
      </w:r>
      <w:r w:rsidR="002B690F" w:rsidRPr="00406ADE">
        <w:t>u</w:t>
      </w:r>
      <w:r w:rsidRPr="00406ADE">
        <w:t>k admin dan pengunjung dari sistem yang akan dibangun.</w:t>
      </w:r>
      <w:r w:rsidR="00B623D4" w:rsidRPr="00406ADE">
        <w:t xml:space="preserve"> </w:t>
      </w:r>
    </w:p>
    <w:p w14:paraId="190E9ACF" w14:textId="77777777" w:rsidR="00F00031" w:rsidRPr="00406ADE" w:rsidRDefault="00F00031" w:rsidP="00F00031">
      <w:pPr>
        <w:pStyle w:val="ListParagraph"/>
        <w:keepNext/>
        <w:tabs>
          <w:tab w:val="left" w:pos="1800"/>
        </w:tabs>
        <w:spacing w:line="360" w:lineRule="auto"/>
        <w:ind w:left="1440"/>
        <w:jc w:val="center"/>
      </w:pPr>
      <w:r w:rsidRPr="00406ADE">
        <w:rPr>
          <w:b/>
          <w:bCs/>
          <w:noProof/>
        </w:rPr>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249566D5" w:rsidR="009B524F" w:rsidRPr="00406ADE" w:rsidRDefault="00F00031" w:rsidP="00F00031">
      <w:pPr>
        <w:pStyle w:val="Caption"/>
        <w:ind w:left="1440"/>
        <w:jc w:val="center"/>
      </w:pPr>
      <w:r w:rsidRPr="00406ADE">
        <w:t xml:space="preserve">Gambar </w:t>
      </w:r>
      <w:fldSimple w:instr=" SEQ Gambar \* ARABIC ">
        <w:r w:rsidR="00110F0E" w:rsidRPr="00406ADE">
          <w:rPr>
            <w:noProof/>
          </w:rPr>
          <w:t>4</w:t>
        </w:r>
      </w:fldSimple>
      <w:r w:rsidRPr="00406ADE">
        <w:t xml:space="preserve"> Desain Arsitektur Admin</w:t>
      </w:r>
    </w:p>
    <w:p w14:paraId="51A54D00" w14:textId="77777777" w:rsidR="00424852" w:rsidRPr="00406ADE" w:rsidRDefault="00F00031" w:rsidP="00424852">
      <w:pPr>
        <w:keepNext/>
        <w:ind w:left="720" w:firstLine="720"/>
        <w:jc w:val="center"/>
      </w:pPr>
      <w:r w:rsidRPr="00406ADE">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613CE6F4" w:rsidR="00F00031" w:rsidRPr="00406ADE" w:rsidRDefault="00424852" w:rsidP="005F75A1">
      <w:pPr>
        <w:pStyle w:val="Caption"/>
        <w:ind w:left="1440"/>
        <w:jc w:val="center"/>
      </w:pPr>
      <w:r w:rsidRPr="00406ADE">
        <w:t xml:space="preserve">Gambar </w:t>
      </w:r>
      <w:fldSimple w:instr=" SEQ Gambar \* ARABIC ">
        <w:r w:rsidR="00110F0E" w:rsidRPr="00406ADE">
          <w:rPr>
            <w:noProof/>
          </w:rPr>
          <w:t>5</w:t>
        </w:r>
      </w:fldSimple>
      <w:r w:rsidRPr="00406ADE">
        <w:t xml:space="preserve"> Desain Arsitektur Pengunjung</w:t>
      </w:r>
      <w:r w:rsidR="005F75A1" w:rsidRPr="00406ADE">
        <w:t xml:space="preserve"> </w:t>
      </w:r>
    </w:p>
    <w:p w14:paraId="34ECA1D7" w14:textId="2B71BB79" w:rsidR="005F75A1" w:rsidRPr="00406ADE" w:rsidRDefault="005F75A1" w:rsidP="005F75A1">
      <w:r w:rsidRPr="00406ADE">
        <w:tab/>
      </w:r>
      <w:r w:rsidRPr="00406ADE">
        <w:tab/>
      </w:r>
      <w:r w:rsidRPr="00406ADE">
        <w:tab/>
      </w:r>
    </w:p>
    <w:p w14:paraId="4531EA92" w14:textId="77777777" w:rsidR="00E62C14" w:rsidRPr="00406ADE" w:rsidRDefault="00E62C14" w:rsidP="005F75A1"/>
    <w:p w14:paraId="2E228120" w14:textId="35888A3F" w:rsidR="005F75A1" w:rsidRPr="00406ADE" w:rsidRDefault="00BA362F" w:rsidP="005F75A1">
      <w:pPr>
        <w:pStyle w:val="ListParagraph"/>
        <w:numPr>
          <w:ilvl w:val="0"/>
          <w:numId w:val="35"/>
        </w:numPr>
        <w:tabs>
          <w:tab w:val="left" w:pos="1800"/>
        </w:tabs>
        <w:spacing w:line="360" w:lineRule="auto"/>
        <w:jc w:val="both"/>
        <w:rPr>
          <w:b/>
          <w:bCs/>
        </w:rPr>
      </w:pPr>
      <w:r w:rsidRPr="00406ADE">
        <w:rPr>
          <w:b/>
          <w:bCs/>
        </w:rPr>
        <w:t>Desain Interface</w:t>
      </w:r>
    </w:p>
    <w:p w14:paraId="522C5473" w14:textId="63BF455F" w:rsidR="005F75A1" w:rsidRPr="00406ADE" w:rsidRDefault="005F75A1" w:rsidP="005F75A1">
      <w:pPr>
        <w:pStyle w:val="ListParagraph"/>
        <w:numPr>
          <w:ilvl w:val="0"/>
          <w:numId w:val="37"/>
        </w:numPr>
        <w:tabs>
          <w:tab w:val="left" w:pos="1800"/>
          <w:tab w:val="left" w:pos="2700"/>
        </w:tabs>
        <w:spacing w:line="360" w:lineRule="auto"/>
        <w:jc w:val="both"/>
        <w:rPr>
          <w:b/>
          <w:bCs/>
        </w:rPr>
      </w:pPr>
      <w:r w:rsidRPr="00406ADE">
        <w:rPr>
          <w:b/>
          <w:bCs/>
        </w:rPr>
        <w:t xml:space="preserve">Desain Halaman </w:t>
      </w:r>
      <w:r w:rsidR="00085FEF" w:rsidRPr="00406ADE">
        <w:rPr>
          <w:b/>
          <w:bCs/>
        </w:rPr>
        <w:t xml:space="preserve">Admin </w:t>
      </w:r>
      <w:r w:rsidRPr="00406ADE">
        <w:rPr>
          <w:b/>
          <w:bCs/>
          <w:i/>
          <w:iCs/>
        </w:rPr>
        <w:t>Log in</w:t>
      </w:r>
      <w:r w:rsidR="00085FEF" w:rsidRPr="00406ADE">
        <w:rPr>
          <w:b/>
          <w:bCs/>
        </w:rPr>
        <w:t xml:space="preserve"> </w:t>
      </w:r>
    </w:p>
    <w:p w14:paraId="3BD540FA" w14:textId="3750E5C4" w:rsidR="00E62C14" w:rsidRPr="00406ADE" w:rsidRDefault="00E62C14" w:rsidP="00E62C14">
      <w:pPr>
        <w:pStyle w:val="ListParagraph"/>
        <w:tabs>
          <w:tab w:val="left" w:pos="1800"/>
          <w:tab w:val="left" w:pos="3150"/>
        </w:tabs>
        <w:spacing w:line="360" w:lineRule="auto"/>
        <w:ind w:left="2700"/>
        <w:jc w:val="both"/>
        <w:rPr>
          <w:b/>
          <w:bCs/>
        </w:rPr>
      </w:pPr>
      <w:r w:rsidRPr="00406ADE">
        <w:tab/>
      </w:r>
      <w:r w:rsidRPr="00406ADE">
        <w:tab/>
        <w:t xml:space="preserve">Pada tampilan awal halaman </w:t>
      </w:r>
      <w:r w:rsidRPr="00406ADE">
        <w:rPr>
          <w:i/>
          <w:iCs/>
        </w:rPr>
        <w:t>login</w:t>
      </w:r>
      <w:r w:rsidRPr="00406ADE">
        <w:t xml:space="preserve"> website terdapat </w:t>
      </w:r>
      <w:r w:rsidRPr="00406ADE">
        <w:rPr>
          <w:i/>
          <w:iCs/>
        </w:rPr>
        <w:t>text field</w:t>
      </w:r>
      <w:r w:rsidRPr="00406ADE">
        <w:t xml:space="preserve"> yang digunakan untuk memasukkan username serta password untuk masuk kedalam sistem. Terdapat tombol </w:t>
      </w:r>
      <w:r w:rsidRPr="00406ADE">
        <w:rPr>
          <w:i/>
          <w:iCs/>
        </w:rPr>
        <w:t>Log In</w:t>
      </w:r>
      <w:r w:rsidRPr="00406ADE">
        <w:t xml:space="preserve"> yang diperntukkan masuk ke sistem setelah </w:t>
      </w:r>
      <w:r w:rsidRPr="00406ADE">
        <w:rPr>
          <w:i/>
          <w:iCs/>
        </w:rPr>
        <w:t>login</w:t>
      </w:r>
      <w:r w:rsidRPr="00406ADE">
        <w:t xml:space="preserve"> dengan benar.</w:t>
      </w:r>
    </w:p>
    <w:p w14:paraId="1B67F918" w14:textId="77777777" w:rsidR="00085FEF" w:rsidRPr="00406ADE" w:rsidRDefault="00085FEF" w:rsidP="00085FEF">
      <w:pPr>
        <w:pStyle w:val="ListParagraph"/>
        <w:keepNext/>
        <w:tabs>
          <w:tab w:val="left" w:pos="1800"/>
          <w:tab w:val="left" w:pos="2700"/>
        </w:tabs>
        <w:spacing w:line="360" w:lineRule="auto"/>
        <w:ind w:left="2160"/>
        <w:jc w:val="both"/>
      </w:pPr>
      <w:r w:rsidRPr="00406ADE">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1D081C46" w:rsidR="00085FEF" w:rsidRPr="00406ADE" w:rsidRDefault="00085FEF" w:rsidP="00085FEF">
      <w:pPr>
        <w:pStyle w:val="Caption"/>
        <w:ind w:left="720" w:firstLine="720"/>
        <w:jc w:val="center"/>
      </w:pPr>
      <w:r w:rsidRPr="00406ADE">
        <w:t xml:space="preserve">Gambar </w:t>
      </w:r>
      <w:fldSimple w:instr=" SEQ Gambar \* ARABIC ">
        <w:r w:rsidR="00110F0E" w:rsidRPr="00406ADE">
          <w:rPr>
            <w:noProof/>
          </w:rPr>
          <w:t>6</w:t>
        </w:r>
      </w:fldSimple>
      <w:r w:rsidRPr="00406ADE">
        <w:t xml:space="preserve"> Desain Halaman Log </w:t>
      </w:r>
      <w:proofErr w:type="gramStart"/>
      <w:r w:rsidRPr="00406ADE">
        <w:t>In</w:t>
      </w:r>
      <w:proofErr w:type="gramEnd"/>
      <w:r w:rsidRPr="00406ADE">
        <w:t xml:space="preserve"> Admin</w:t>
      </w:r>
    </w:p>
    <w:p w14:paraId="5610EFD0" w14:textId="77777777" w:rsidR="00085FEF" w:rsidRPr="00406ADE" w:rsidRDefault="00085FEF" w:rsidP="00085FEF"/>
    <w:p w14:paraId="5655CD29" w14:textId="358B6EB0" w:rsidR="005F75A1" w:rsidRPr="00406ADE" w:rsidRDefault="005F75A1" w:rsidP="005F75A1">
      <w:pPr>
        <w:pStyle w:val="ListParagraph"/>
        <w:numPr>
          <w:ilvl w:val="0"/>
          <w:numId w:val="37"/>
        </w:numPr>
        <w:tabs>
          <w:tab w:val="left" w:pos="1800"/>
          <w:tab w:val="left" w:pos="2700"/>
        </w:tabs>
        <w:spacing w:line="360" w:lineRule="auto"/>
        <w:jc w:val="both"/>
        <w:rPr>
          <w:b/>
          <w:bCs/>
        </w:rPr>
      </w:pPr>
      <w:r w:rsidRPr="00406ADE">
        <w:rPr>
          <w:b/>
          <w:bCs/>
        </w:rPr>
        <w:t xml:space="preserve">Desain Halaman </w:t>
      </w:r>
      <w:r w:rsidR="00085FEF" w:rsidRPr="00406ADE">
        <w:rPr>
          <w:b/>
          <w:bCs/>
        </w:rPr>
        <w:t xml:space="preserve">Admin </w:t>
      </w:r>
      <w:r w:rsidR="00085FEF" w:rsidRPr="00406ADE">
        <w:rPr>
          <w:b/>
          <w:bCs/>
          <w:i/>
          <w:iCs/>
        </w:rPr>
        <w:t>Home</w:t>
      </w:r>
    </w:p>
    <w:p w14:paraId="412231A6" w14:textId="08399BA7" w:rsidR="00E62C14" w:rsidRPr="00406ADE" w:rsidRDefault="00E62C14" w:rsidP="00E62C14">
      <w:pPr>
        <w:pStyle w:val="ListParagraph"/>
        <w:tabs>
          <w:tab w:val="left" w:pos="1800"/>
          <w:tab w:val="left" w:pos="2700"/>
        </w:tabs>
        <w:spacing w:line="360" w:lineRule="auto"/>
        <w:ind w:left="2700"/>
        <w:jc w:val="both"/>
      </w:pPr>
      <w:r w:rsidRPr="00406ADE">
        <w:rPr>
          <w:b/>
          <w:bCs/>
        </w:rPr>
        <w:tab/>
      </w:r>
      <w:r w:rsidRPr="00406ADE">
        <w:rPr>
          <w:b/>
          <w:bCs/>
        </w:rPr>
        <w:tab/>
      </w:r>
      <w:r w:rsidRPr="00406ADE">
        <w:t xml:space="preserve">Pada tampilan halaman admin </w:t>
      </w:r>
      <w:r w:rsidRPr="00406ADE">
        <w:rPr>
          <w:i/>
          <w:iCs/>
        </w:rPr>
        <w:t xml:space="preserve">home </w:t>
      </w:r>
      <w:r w:rsidRPr="00406ADE">
        <w:t xml:space="preserve">terdapat pesan “Selamat datang di halaman admin” yang mana ini menunjukkan bahwa </w:t>
      </w:r>
      <w:r w:rsidRPr="00406ADE">
        <w:rPr>
          <w:i/>
          <w:iCs/>
        </w:rPr>
        <w:t xml:space="preserve">Log </w:t>
      </w:r>
      <w:proofErr w:type="gramStart"/>
      <w:r w:rsidRPr="00406ADE">
        <w:rPr>
          <w:i/>
          <w:iCs/>
        </w:rPr>
        <w:t xml:space="preserve">In </w:t>
      </w:r>
      <w:r w:rsidRPr="00406ADE">
        <w:t xml:space="preserve"> telah</w:t>
      </w:r>
      <w:proofErr w:type="gramEnd"/>
      <w:r w:rsidRPr="00406ADE">
        <w:t xml:space="preserve"> berhasil.</w:t>
      </w:r>
    </w:p>
    <w:p w14:paraId="557B5F7A" w14:textId="77777777" w:rsidR="00085FEF" w:rsidRPr="00406ADE" w:rsidRDefault="00085FEF" w:rsidP="00085FEF">
      <w:pPr>
        <w:pStyle w:val="ListParagraph"/>
        <w:keepNext/>
        <w:tabs>
          <w:tab w:val="left" w:pos="1800"/>
          <w:tab w:val="left" w:pos="2700"/>
        </w:tabs>
        <w:spacing w:line="360" w:lineRule="auto"/>
        <w:ind w:left="2160"/>
        <w:jc w:val="both"/>
      </w:pPr>
      <w:r w:rsidRPr="00406ADE">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725940D0" w:rsidR="00085FEF" w:rsidRPr="00406ADE" w:rsidRDefault="00085FEF" w:rsidP="00085FEF">
      <w:pPr>
        <w:pStyle w:val="Caption"/>
        <w:ind w:left="720" w:firstLine="720"/>
        <w:jc w:val="center"/>
        <w:rPr>
          <w:b/>
          <w:bCs/>
        </w:rPr>
      </w:pPr>
      <w:r w:rsidRPr="00406ADE">
        <w:t xml:space="preserve">Gambar </w:t>
      </w:r>
      <w:fldSimple w:instr=" SEQ Gambar \* ARABIC ">
        <w:r w:rsidR="00110F0E" w:rsidRPr="00406ADE">
          <w:rPr>
            <w:noProof/>
          </w:rPr>
          <w:t>7</w:t>
        </w:r>
      </w:fldSimple>
      <w:r w:rsidRPr="00406ADE">
        <w:t xml:space="preserve"> Desain Halaman Admin Home</w:t>
      </w:r>
    </w:p>
    <w:p w14:paraId="1F672F68" w14:textId="25150925" w:rsidR="00085FEF" w:rsidRPr="00406ADE" w:rsidRDefault="00085FEF" w:rsidP="005F75A1">
      <w:pPr>
        <w:pStyle w:val="ListParagraph"/>
        <w:numPr>
          <w:ilvl w:val="0"/>
          <w:numId w:val="37"/>
        </w:numPr>
        <w:tabs>
          <w:tab w:val="left" w:pos="1800"/>
          <w:tab w:val="left" w:pos="2700"/>
        </w:tabs>
        <w:spacing w:line="360" w:lineRule="auto"/>
        <w:jc w:val="both"/>
        <w:rPr>
          <w:b/>
          <w:bCs/>
        </w:rPr>
      </w:pPr>
      <w:r w:rsidRPr="00406ADE">
        <w:rPr>
          <w:b/>
          <w:bCs/>
        </w:rPr>
        <w:t xml:space="preserve">Desain Halaman Admin Menu Kategori </w:t>
      </w:r>
    </w:p>
    <w:p w14:paraId="330CA21D" w14:textId="1FDA16EE" w:rsidR="00E62C14" w:rsidRPr="00406ADE" w:rsidRDefault="00E62C14" w:rsidP="00E62C14">
      <w:pPr>
        <w:pStyle w:val="ListParagraph"/>
        <w:tabs>
          <w:tab w:val="left" w:pos="1800"/>
          <w:tab w:val="left" w:pos="2700"/>
        </w:tabs>
        <w:spacing w:line="360" w:lineRule="auto"/>
        <w:ind w:left="2610"/>
        <w:jc w:val="both"/>
      </w:pPr>
      <w:r w:rsidRPr="00406ADE">
        <w:rPr>
          <w:b/>
          <w:bCs/>
        </w:rPr>
        <w:tab/>
      </w:r>
      <w:r w:rsidRPr="00406ADE">
        <w:tab/>
      </w:r>
      <w:r w:rsidRPr="00406ADE">
        <w:tab/>
      </w:r>
      <w:r w:rsidR="000E7E7C" w:rsidRPr="00406ADE">
        <w:t xml:space="preserve">Pada tampilan halaman menu kategori terdapat </w:t>
      </w:r>
      <w:r w:rsidR="000E7E7C" w:rsidRPr="00406ADE">
        <w:rPr>
          <w:i/>
          <w:iCs/>
        </w:rPr>
        <w:t xml:space="preserve">form </w:t>
      </w:r>
      <w:r w:rsidR="000E7E7C" w:rsidRPr="00406ADE">
        <w:t xml:space="preserve">data untuk kategori dari berita, dimana dalam </w:t>
      </w:r>
      <w:r w:rsidR="000E7E7C" w:rsidRPr="00406ADE">
        <w:rPr>
          <w:i/>
          <w:iCs/>
        </w:rPr>
        <w:t>form</w:t>
      </w:r>
      <w:r w:rsidR="000E7E7C" w:rsidRPr="00406ADE">
        <w:t xml:space="preserve"> tersebut terdapat nama kategori, alias (sebutan), menu </w:t>
      </w:r>
      <w:r w:rsidR="000E7E7C" w:rsidRPr="00406ADE">
        <w:rPr>
          <w:i/>
          <w:iCs/>
        </w:rPr>
        <w:t xml:space="preserve">dropdown </w:t>
      </w:r>
      <w:r w:rsidR="000E7E7C" w:rsidRPr="00406ADE">
        <w:t xml:space="preserve">untuk </w:t>
      </w:r>
      <w:r w:rsidR="000E7E7C" w:rsidRPr="00406ADE">
        <w:rPr>
          <w:i/>
          <w:iCs/>
        </w:rPr>
        <w:t xml:space="preserve">yes or </w:t>
      </w:r>
      <w:proofErr w:type="gramStart"/>
      <w:r w:rsidR="000E7E7C" w:rsidRPr="00406ADE">
        <w:rPr>
          <w:i/>
          <w:iCs/>
        </w:rPr>
        <w:t>no</w:t>
      </w:r>
      <w:r w:rsidR="000E7E7C" w:rsidRPr="00406ADE">
        <w:t>,  serta</w:t>
      </w:r>
      <w:proofErr w:type="gramEnd"/>
      <w:r w:rsidR="000E7E7C" w:rsidRPr="00406ADE">
        <w:t xml:space="preserve"> terdapat </w:t>
      </w:r>
      <w:r w:rsidR="000E7E7C" w:rsidRPr="00406ADE">
        <w:rPr>
          <w:i/>
          <w:iCs/>
        </w:rPr>
        <w:t>text field</w:t>
      </w:r>
      <w:r w:rsidR="000E7E7C" w:rsidRPr="00406ADE">
        <w:t xml:space="preserve"> tambah untuk menyimpan data </w:t>
      </w:r>
      <w:r w:rsidR="000E7E7C" w:rsidRPr="00406ADE">
        <w:lastRenderedPageBreak/>
        <w:t>yang telah terisi. Bagian bawah terdapat tabel berisi data dari daftar kategori yang telah terdaftar, tabel tersebut mempunyai kolom ID, nama kategori, alias (sebutan) dan menu untuk edit dan hapus.</w:t>
      </w:r>
    </w:p>
    <w:p w14:paraId="7BF77B8B" w14:textId="22658717" w:rsidR="00085FEF" w:rsidRPr="00406ADE" w:rsidRDefault="000E7E7C" w:rsidP="00085FEF">
      <w:pPr>
        <w:pStyle w:val="ListParagraph"/>
        <w:keepNext/>
        <w:tabs>
          <w:tab w:val="left" w:pos="1800"/>
          <w:tab w:val="left" w:pos="2700"/>
        </w:tabs>
        <w:spacing w:line="360" w:lineRule="auto"/>
        <w:ind w:left="2160"/>
        <w:jc w:val="both"/>
      </w:pPr>
      <w:r w:rsidRPr="00406ADE">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032DB47D" w:rsidR="00085FEF" w:rsidRPr="00406ADE" w:rsidRDefault="00085FEF" w:rsidP="00085FEF">
      <w:pPr>
        <w:pStyle w:val="Caption"/>
        <w:ind w:left="720" w:firstLine="720"/>
        <w:jc w:val="center"/>
        <w:rPr>
          <w:b/>
          <w:bCs/>
        </w:rPr>
      </w:pPr>
      <w:r w:rsidRPr="00406ADE">
        <w:t xml:space="preserve">Gambar </w:t>
      </w:r>
      <w:fldSimple w:instr=" SEQ Gambar \* ARABIC ">
        <w:r w:rsidR="00110F0E" w:rsidRPr="00406ADE">
          <w:rPr>
            <w:noProof/>
          </w:rPr>
          <w:t>8</w:t>
        </w:r>
      </w:fldSimple>
      <w:r w:rsidRPr="00406ADE">
        <w:t xml:space="preserve"> Desain Halaman Admin Menu Kategori</w:t>
      </w:r>
    </w:p>
    <w:p w14:paraId="51DDD479" w14:textId="6A0C1504" w:rsidR="00085FEF" w:rsidRPr="00406ADE" w:rsidRDefault="00085FEF" w:rsidP="005F75A1">
      <w:pPr>
        <w:pStyle w:val="ListParagraph"/>
        <w:numPr>
          <w:ilvl w:val="0"/>
          <w:numId w:val="37"/>
        </w:numPr>
        <w:tabs>
          <w:tab w:val="left" w:pos="1800"/>
          <w:tab w:val="left" w:pos="2700"/>
        </w:tabs>
        <w:spacing w:line="360" w:lineRule="auto"/>
        <w:jc w:val="both"/>
        <w:rPr>
          <w:b/>
          <w:bCs/>
        </w:rPr>
      </w:pPr>
      <w:r w:rsidRPr="00406ADE">
        <w:rPr>
          <w:b/>
          <w:bCs/>
        </w:rPr>
        <w:t xml:space="preserve">Desain Halaman Admin Menu Berita </w:t>
      </w:r>
    </w:p>
    <w:p w14:paraId="6C8F2885" w14:textId="73E44F63" w:rsidR="000E7E7C" w:rsidRPr="00406ADE" w:rsidRDefault="000E7E7C" w:rsidP="000E7E7C">
      <w:pPr>
        <w:pStyle w:val="ListParagraph"/>
        <w:tabs>
          <w:tab w:val="left" w:pos="1800"/>
          <w:tab w:val="left" w:pos="2700"/>
        </w:tabs>
        <w:spacing w:line="360" w:lineRule="auto"/>
        <w:ind w:left="2700"/>
        <w:jc w:val="both"/>
        <w:rPr>
          <w:b/>
          <w:bCs/>
        </w:rPr>
      </w:pPr>
      <w:r w:rsidRPr="00406ADE">
        <w:tab/>
      </w:r>
      <w:r w:rsidRPr="00406ADE">
        <w:tab/>
        <w:t xml:space="preserve">Pada tampilan halaman menu berita terdapat </w:t>
      </w:r>
      <w:r w:rsidRPr="00406ADE">
        <w:rPr>
          <w:i/>
          <w:iCs/>
        </w:rPr>
        <w:t xml:space="preserve">form </w:t>
      </w:r>
      <w:r w:rsidRPr="00406ADE">
        <w:t xml:space="preserve">data untuk tambah berita, dimana dalam </w:t>
      </w:r>
      <w:r w:rsidRPr="00406ADE">
        <w:rPr>
          <w:i/>
          <w:iCs/>
        </w:rPr>
        <w:t>form</w:t>
      </w:r>
      <w:r w:rsidRPr="00406ADE">
        <w:t xml:space="preserve"> tersebut terdapat judul, </w:t>
      </w:r>
      <w:r w:rsidRPr="00406ADE">
        <w:rPr>
          <w:i/>
          <w:iCs/>
        </w:rPr>
        <w:t xml:space="preserve">dropdown </w:t>
      </w:r>
      <w:r w:rsidRPr="00406ADE">
        <w:t xml:space="preserve">kategori, isi berita, </w:t>
      </w:r>
      <w:r w:rsidRPr="00406ADE">
        <w:rPr>
          <w:i/>
          <w:iCs/>
        </w:rPr>
        <w:t xml:space="preserve">browse </w:t>
      </w:r>
      <w:r w:rsidRPr="00406ADE">
        <w:t xml:space="preserve">untuk gambar, teks, </w:t>
      </w:r>
      <w:r w:rsidRPr="00406ADE">
        <w:rPr>
          <w:i/>
          <w:iCs/>
        </w:rPr>
        <w:t xml:space="preserve">dropdown </w:t>
      </w:r>
      <w:r w:rsidRPr="00406ADE">
        <w:t xml:space="preserve">terbitkan, serta terdapat </w:t>
      </w:r>
      <w:r w:rsidRPr="00406ADE">
        <w:rPr>
          <w:i/>
          <w:iCs/>
        </w:rPr>
        <w:t>text field</w:t>
      </w:r>
      <w:r w:rsidRPr="00406ADE">
        <w:t xml:space="preserve"> tambah untuk menyimpan data yang telah terisi. Bagian bawah terdapat tabel berisi data dari daftar berita yang telah terdaftar, tabel tersebut mempunyai kolom ID, </w:t>
      </w:r>
      <w:r w:rsidR="00941BC9" w:rsidRPr="00406ADE">
        <w:t>judul</w:t>
      </w:r>
      <w:r w:rsidRPr="00406ADE">
        <w:t xml:space="preserve">, </w:t>
      </w:r>
      <w:r w:rsidR="00941BC9" w:rsidRPr="00406ADE">
        <w:t>kategori, tanggal,</w:t>
      </w:r>
      <w:r w:rsidRPr="00406ADE">
        <w:t xml:space="preserve"> dan menu untuk edit dan hapus.</w:t>
      </w:r>
    </w:p>
    <w:p w14:paraId="00D133F8" w14:textId="77777777" w:rsidR="00085FEF" w:rsidRPr="00406ADE" w:rsidRDefault="00085FEF" w:rsidP="00085FEF">
      <w:pPr>
        <w:pStyle w:val="ListParagraph"/>
        <w:keepNext/>
        <w:tabs>
          <w:tab w:val="left" w:pos="1800"/>
          <w:tab w:val="left" w:pos="2700"/>
        </w:tabs>
        <w:spacing w:line="360" w:lineRule="auto"/>
        <w:ind w:left="2160"/>
        <w:jc w:val="both"/>
      </w:pPr>
      <w:r w:rsidRPr="00406ADE">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49D2BBB8" w:rsidR="00085FEF" w:rsidRPr="00406ADE" w:rsidRDefault="00085FEF" w:rsidP="00085FEF">
      <w:pPr>
        <w:pStyle w:val="Caption"/>
        <w:ind w:left="720" w:firstLine="720"/>
        <w:jc w:val="center"/>
        <w:rPr>
          <w:b/>
          <w:bCs/>
        </w:rPr>
      </w:pPr>
      <w:r w:rsidRPr="00406ADE">
        <w:t xml:space="preserve">Gambar </w:t>
      </w:r>
      <w:fldSimple w:instr=" SEQ Gambar \* ARABIC ">
        <w:r w:rsidR="00110F0E" w:rsidRPr="00406ADE">
          <w:rPr>
            <w:noProof/>
          </w:rPr>
          <w:t>9</w:t>
        </w:r>
      </w:fldSimple>
      <w:r w:rsidRPr="00406ADE">
        <w:t xml:space="preserve"> Desain Halaman Admin Menu Berita</w:t>
      </w:r>
    </w:p>
    <w:p w14:paraId="7D7F1D78" w14:textId="0467E168" w:rsidR="00BD7E02" w:rsidRPr="00406ADE" w:rsidRDefault="00085FEF" w:rsidP="005F75A1">
      <w:pPr>
        <w:pStyle w:val="ListParagraph"/>
        <w:numPr>
          <w:ilvl w:val="0"/>
          <w:numId w:val="37"/>
        </w:numPr>
        <w:tabs>
          <w:tab w:val="left" w:pos="1800"/>
          <w:tab w:val="left" w:pos="2700"/>
        </w:tabs>
        <w:spacing w:line="360" w:lineRule="auto"/>
        <w:jc w:val="both"/>
        <w:rPr>
          <w:b/>
          <w:bCs/>
        </w:rPr>
      </w:pPr>
      <w:r w:rsidRPr="00406ADE">
        <w:rPr>
          <w:b/>
          <w:bCs/>
        </w:rPr>
        <w:t>Desain Halaman Admin Menu Konfigurasi</w:t>
      </w:r>
    </w:p>
    <w:p w14:paraId="31A69CAE" w14:textId="314FD744" w:rsidR="00941BC9" w:rsidRPr="00406ADE" w:rsidRDefault="00941BC9" w:rsidP="00941BC9">
      <w:pPr>
        <w:pStyle w:val="ListParagraph"/>
        <w:tabs>
          <w:tab w:val="left" w:pos="1800"/>
          <w:tab w:val="left" w:pos="2700"/>
        </w:tabs>
        <w:spacing w:line="360" w:lineRule="auto"/>
        <w:ind w:left="2700"/>
        <w:jc w:val="both"/>
        <w:rPr>
          <w:b/>
          <w:bCs/>
        </w:rPr>
      </w:pPr>
      <w:r w:rsidRPr="00406ADE">
        <w:tab/>
      </w:r>
      <w:r w:rsidRPr="00406ADE">
        <w:tab/>
        <w:t xml:space="preserve">Pada tampilan halaman menu konfigurasi terdapat </w:t>
      </w:r>
      <w:r w:rsidRPr="00406ADE">
        <w:rPr>
          <w:i/>
          <w:iCs/>
        </w:rPr>
        <w:t xml:space="preserve">form </w:t>
      </w:r>
      <w:r w:rsidRPr="00406ADE">
        <w:t xml:space="preserve">data, dimana dalam </w:t>
      </w:r>
      <w:r w:rsidRPr="00406ADE">
        <w:rPr>
          <w:i/>
          <w:iCs/>
        </w:rPr>
        <w:t>form</w:t>
      </w:r>
      <w:r w:rsidRPr="00406ADE">
        <w:t xml:space="preserve"> tersebut terdapat nama, </w:t>
      </w:r>
      <w:r w:rsidRPr="00406ADE">
        <w:rPr>
          <w:i/>
          <w:iCs/>
        </w:rPr>
        <w:t>tax</w:t>
      </w:r>
      <w:r w:rsidRPr="00406ADE">
        <w:t xml:space="preserve">, isi, dan link, serta terdapat </w:t>
      </w:r>
      <w:r w:rsidRPr="00406ADE">
        <w:rPr>
          <w:i/>
          <w:iCs/>
        </w:rPr>
        <w:t>text field</w:t>
      </w:r>
      <w:r w:rsidRPr="00406ADE">
        <w:t xml:space="preserve"> tambah untuk menyimpan data yang telah terisi. Terdapat juga menu </w:t>
      </w:r>
      <w:r w:rsidRPr="00406ADE">
        <w:rPr>
          <w:i/>
          <w:iCs/>
        </w:rPr>
        <w:t>browse</w:t>
      </w:r>
      <w:r w:rsidRPr="00406ADE">
        <w:t xml:space="preserve"> untuk mengunggah logo situs, </w:t>
      </w:r>
      <w:r w:rsidRPr="00406ADE">
        <w:rPr>
          <w:i/>
          <w:iCs/>
        </w:rPr>
        <w:t>icon</w:t>
      </w:r>
      <w:r w:rsidRPr="00406ADE">
        <w:t xml:space="preserve"> situs. Bagian bawah terdapat tabel berisi data dari daftar konfigurasi yang telah terdaftar, tabel tersebut mempunyai kolom nama, </w:t>
      </w:r>
      <w:r w:rsidRPr="00406ADE">
        <w:rPr>
          <w:i/>
          <w:iCs/>
        </w:rPr>
        <w:t>tax</w:t>
      </w:r>
      <w:r w:rsidRPr="00406ADE">
        <w:t>, isi, dan link.</w:t>
      </w:r>
    </w:p>
    <w:p w14:paraId="203EFB3F" w14:textId="77777777" w:rsidR="00941BC9" w:rsidRPr="00406ADE" w:rsidRDefault="00941BC9" w:rsidP="00941BC9">
      <w:pPr>
        <w:pStyle w:val="ListParagraph"/>
        <w:tabs>
          <w:tab w:val="left" w:pos="1800"/>
          <w:tab w:val="left" w:pos="2700"/>
        </w:tabs>
        <w:spacing w:line="360" w:lineRule="auto"/>
        <w:ind w:left="2700"/>
        <w:jc w:val="both"/>
        <w:rPr>
          <w:b/>
          <w:bCs/>
        </w:rPr>
      </w:pPr>
    </w:p>
    <w:p w14:paraId="7DA86125" w14:textId="77777777" w:rsidR="00085FEF" w:rsidRPr="00406ADE" w:rsidRDefault="00085FEF" w:rsidP="00085FEF">
      <w:pPr>
        <w:pStyle w:val="ListParagraph"/>
        <w:keepNext/>
        <w:tabs>
          <w:tab w:val="left" w:pos="1800"/>
          <w:tab w:val="left" w:pos="2700"/>
        </w:tabs>
        <w:spacing w:line="360" w:lineRule="auto"/>
        <w:ind w:left="2160"/>
        <w:jc w:val="both"/>
      </w:pPr>
      <w:r w:rsidRPr="00406ADE">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3A5518EB" w:rsidR="00085FEF" w:rsidRPr="00406ADE" w:rsidRDefault="00085FEF" w:rsidP="00085FEF">
      <w:pPr>
        <w:pStyle w:val="Caption"/>
        <w:ind w:left="720" w:firstLine="720"/>
        <w:jc w:val="center"/>
      </w:pPr>
      <w:r w:rsidRPr="00406ADE">
        <w:t xml:space="preserve">Gambar </w:t>
      </w:r>
      <w:fldSimple w:instr=" SEQ Gambar \* ARABIC ">
        <w:r w:rsidR="00110F0E" w:rsidRPr="00406ADE">
          <w:rPr>
            <w:noProof/>
          </w:rPr>
          <w:t>10</w:t>
        </w:r>
      </w:fldSimple>
      <w:r w:rsidRPr="00406ADE">
        <w:t xml:space="preserve"> Desain Halaman Admin Konfigurasi</w:t>
      </w:r>
    </w:p>
    <w:p w14:paraId="707B3643" w14:textId="77777777" w:rsidR="00941BC9" w:rsidRPr="00406ADE" w:rsidRDefault="00941BC9" w:rsidP="00941BC9"/>
    <w:p w14:paraId="1902A6A9" w14:textId="41DD8B3F" w:rsidR="00085FEF" w:rsidRPr="00406ADE" w:rsidRDefault="00085FEF" w:rsidP="005F75A1">
      <w:pPr>
        <w:pStyle w:val="ListParagraph"/>
        <w:numPr>
          <w:ilvl w:val="0"/>
          <w:numId w:val="37"/>
        </w:numPr>
        <w:tabs>
          <w:tab w:val="left" w:pos="1800"/>
          <w:tab w:val="left" w:pos="2700"/>
        </w:tabs>
        <w:spacing w:line="360" w:lineRule="auto"/>
        <w:jc w:val="both"/>
        <w:rPr>
          <w:b/>
          <w:bCs/>
        </w:rPr>
      </w:pPr>
      <w:r w:rsidRPr="00406ADE">
        <w:rPr>
          <w:b/>
          <w:bCs/>
        </w:rPr>
        <w:lastRenderedPageBreak/>
        <w:t xml:space="preserve">Desain Halaman Admin Menu </w:t>
      </w:r>
      <w:r w:rsidRPr="00406ADE">
        <w:rPr>
          <w:b/>
          <w:bCs/>
          <w:i/>
          <w:iCs/>
        </w:rPr>
        <w:t>User</w:t>
      </w:r>
    </w:p>
    <w:p w14:paraId="6B33C0BB" w14:textId="48191673" w:rsidR="00941BC9" w:rsidRPr="00406ADE" w:rsidRDefault="00941BC9" w:rsidP="00941BC9">
      <w:pPr>
        <w:pStyle w:val="ListParagraph"/>
        <w:tabs>
          <w:tab w:val="left" w:pos="1800"/>
          <w:tab w:val="left" w:pos="2700"/>
        </w:tabs>
        <w:spacing w:line="360" w:lineRule="auto"/>
        <w:ind w:left="2700"/>
        <w:jc w:val="both"/>
        <w:rPr>
          <w:b/>
          <w:bCs/>
        </w:rPr>
      </w:pPr>
      <w:r w:rsidRPr="00406ADE">
        <w:tab/>
      </w:r>
      <w:r w:rsidRPr="00406ADE">
        <w:tab/>
      </w:r>
      <w:bookmarkStart w:id="4" w:name="_Hlk137457811"/>
      <w:r w:rsidRPr="00406ADE">
        <w:t xml:space="preserve">Pada tampilan halaman menu </w:t>
      </w:r>
      <w:r w:rsidRPr="00406ADE">
        <w:rPr>
          <w:i/>
          <w:iCs/>
        </w:rPr>
        <w:t>user</w:t>
      </w:r>
      <w:r w:rsidRPr="00406ADE">
        <w:t xml:space="preserve"> terdapat </w:t>
      </w:r>
      <w:r w:rsidRPr="00406ADE">
        <w:rPr>
          <w:i/>
          <w:iCs/>
        </w:rPr>
        <w:t xml:space="preserve">form </w:t>
      </w:r>
      <w:r w:rsidRPr="00406ADE">
        <w:t xml:space="preserve">data untuk tambah </w:t>
      </w:r>
      <w:r w:rsidRPr="00406ADE">
        <w:rPr>
          <w:i/>
          <w:iCs/>
        </w:rPr>
        <w:t xml:space="preserve">user </w:t>
      </w:r>
      <w:r w:rsidRPr="00406ADE">
        <w:t xml:space="preserve">admin, dimana dalam </w:t>
      </w:r>
      <w:r w:rsidRPr="00406ADE">
        <w:rPr>
          <w:i/>
          <w:iCs/>
        </w:rPr>
        <w:t>form</w:t>
      </w:r>
      <w:r w:rsidRPr="00406ADE">
        <w:t xml:space="preserve"> tersebut terdapat nama </w:t>
      </w:r>
      <w:r w:rsidRPr="00406ADE">
        <w:rPr>
          <w:i/>
          <w:iCs/>
        </w:rPr>
        <w:t>user</w:t>
      </w:r>
      <w:r w:rsidRPr="00406ADE">
        <w:t xml:space="preserve">, </w:t>
      </w:r>
      <w:r w:rsidRPr="00406ADE">
        <w:rPr>
          <w:i/>
          <w:iCs/>
        </w:rPr>
        <w:t xml:space="preserve">username, </w:t>
      </w:r>
      <w:r w:rsidR="00BA499F" w:rsidRPr="00406ADE">
        <w:rPr>
          <w:i/>
          <w:iCs/>
        </w:rPr>
        <w:t xml:space="preserve">password, </w:t>
      </w:r>
      <w:r w:rsidR="00BA499F" w:rsidRPr="00406ADE">
        <w:t>email</w:t>
      </w:r>
      <w:r w:rsidRPr="00406ADE">
        <w:t xml:space="preserve">, serta terdapat </w:t>
      </w:r>
      <w:r w:rsidRPr="00406ADE">
        <w:rPr>
          <w:i/>
          <w:iCs/>
        </w:rPr>
        <w:t>text field</w:t>
      </w:r>
      <w:r w:rsidRPr="00406ADE">
        <w:t xml:space="preserve"> tambah untuk menyimpan data yang telah terisi. Bagian bawah terdapat tabel berisi data dari daftar </w:t>
      </w:r>
      <w:r w:rsidR="00BA499F" w:rsidRPr="00406ADE">
        <w:rPr>
          <w:i/>
          <w:iCs/>
        </w:rPr>
        <w:t>user</w:t>
      </w:r>
      <w:r w:rsidRPr="00406ADE">
        <w:t xml:space="preserve"> yang telah terdaftar, tabel tersebut mempunyai kolom ID, </w:t>
      </w:r>
      <w:r w:rsidR="00BA499F" w:rsidRPr="00406ADE">
        <w:rPr>
          <w:i/>
          <w:iCs/>
        </w:rPr>
        <w:t xml:space="preserve">username, </w:t>
      </w:r>
      <w:r w:rsidR="00BA499F" w:rsidRPr="00406ADE">
        <w:t>nama, email</w:t>
      </w:r>
      <w:r w:rsidRPr="00406ADE">
        <w:t>, dan menu untuk edit dan hapus</w:t>
      </w:r>
      <w:bookmarkEnd w:id="4"/>
      <w:r w:rsidR="00BA499F" w:rsidRPr="00406ADE">
        <w:t>.</w:t>
      </w:r>
    </w:p>
    <w:p w14:paraId="0FA180AF" w14:textId="77777777" w:rsidR="00085FEF" w:rsidRPr="00406ADE" w:rsidRDefault="00085FEF" w:rsidP="00085FEF">
      <w:pPr>
        <w:pStyle w:val="ListParagraph"/>
        <w:keepNext/>
        <w:tabs>
          <w:tab w:val="left" w:pos="1800"/>
          <w:tab w:val="left" w:pos="2700"/>
        </w:tabs>
        <w:spacing w:line="360" w:lineRule="auto"/>
        <w:ind w:left="2160"/>
        <w:jc w:val="both"/>
      </w:pPr>
      <w:r w:rsidRPr="00406ADE">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4A988F13" w:rsidR="00085FEF" w:rsidRPr="00406ADE" w:rsidRDefault="00085FEF" w:rsidP="00085FEF">
      <w:pPr>
        <w:pStyle w:val="Caption"/>
        <w:ind w:left="360" w:firstLine="720"/>
        <w:jc w:val="center"/>
      </w:pPr>
      <w:r w:rsidRPr="00406ADE">
        <w:t xml:space="preserve">Gambar </w:t>
      </w:r>
      <w:fldSimple w:instr=" SEQ Gambar \* ARABIC ">
        <w:r w:rsidR="00110F0E" w:rsidRPr="00406ADE">
          <w:rPr>
            <w:noProof/>
          </w:rPr>
          <w:t>11</w:t>
        </w:r>
      </w:fldSimple>
      <w:r w:rsidRPr="00406ADE">
        <w:t xml:space="preserve"> Desain Halaman Admin Menu User</w:t>
      </w:r>
    </w:p>
    <w:p w14:paraId="7CAB4239" w14:textId="5A3BC95B" w:rsidR="00085FEF" w:rsidRPr="00406ADE" w:rsidRDefault="00085FEF" w:rsidP="00612E0F">
      <w:pPr>
        <w:pStyle w:val="ListParagraph"/>
        <w:numPr>
          <w:ilvl w:val="0"/>
          <w:numId w:val="37"/>
        </w:numPr>
        <w:spacing w:line="360" w:lineRule="auto"/>
        <w:rPr>
          <w:b/>
          <w:bCs/>
        </w:rPr>
      </w:pPr>
      <w:r w:rsidRPr="00406ADE">
        <w:rPr>
          <w:b/>
          <w:bCs/>
        </w:rPr>
        <w:t xml:space="preserve">Desain Halaman </w:t>
      </w:r>
      <w:r w:rsidR="00E95801" w:rsidRPr="00406ADE">
        <w:rPr>
          <w:b/>
          <w:bCs/>
          <w:i/>
          <w:iCs/>
        </w:rPr>
        <w:t>Home</w:t>
      </w:r>
      <w:r w:rsidR="00E95801" w:rsidRPr="00406ADE">
        <w:rPr>
          <w:b/>
          <w:bCs/>
        </w:rPr>
        <w:t xml:space="preserve"> </w:t>
      </w:r>
      <w:r w:rsidRPr="00406ADE">
        <w:rPr>
          <w:b/>
          <w:bCs/>
        </w:rPr>
        <w:t>Pengunjung</w:t>
      </w:r>
    </w:p>
    <w:p w14:paraId="42A87E4D" w14:textId="4CB00C91" w:rsidR="00BA499F" w:rsidRPr="00406ADE" w:rsidRDefault="00BA499F" w:rsidP="00612E0F">
      <w:pPr>
        <w:pStyle w:val="ListParagraph"/>
        <w:spacing w:line="360" w:lineRule="auto"/>
        <w:ind w:left="2880" w:firstLine="720"/>
        <w:jc w:val="both"/>
        <w:rPr>
          <w:b/>
          <w:bCs/>
        </w:rPr>
      </w:pPr>
      <w:r w:rsidRPr="00406ADE">
        <w:t xml:space="preserve">Pada tampilan halaman menu </w:t>
      </w:r>
      <w:r w:rsidRPr="00406ADE">
        <w:rPr>
          <w:i/>
          <w:iCs/>
        </w:rPr>
        <w:t xml:space="preserve">home </w:t>
      </w:r>
      <w:r w:rsidRPr="00406ADE">
        <w:t>yang sekaligus pada edukasi terdapat informasi yang disampaikan untuk pengunjung website.</w:t>
      </w:r>
      <w:r w:rsidR="002D3169" w:rsidRPr="00406ADE">
        <w:t xml:space="preserve"> Pada navbar terdapat logo, edukasi, berita, kuis, serta menu pencarian. Terdapat juga informasi yang ditampilkan dalam bentuk </w:t>
      </w:r>
      <w:r w:rsidR="002D3169" w:rsidRPr="00406ADE">
        <w:rPr>
          <w:i/>
          <w:iCs/>
        </w:rPr>
        <w:t>card</w:t>
      </w:r>
      <w:r w:rsidR="002D3169" w:rsidRPr="00406ADE">
        <w:t>.</w:t>
      </w:r>
      <w:r w:rsidRPr="00406ADE">
        <w:tab/>
      </w:r>
    </w:p>
    <w:p w14:paraId="7506DE40" w14:textId="77777777" w:rsidR="00BA499F" w:rsidRPr="00406ADE" w:rsidRDefault="00BA499F" w:rsidP="00BA499F">
      <w:pPr>
        <w:pStyle w:val="ListParagraph"/>
        <w:ind w:left="2880"/>
        <w:rPr>
          <w:b/>
          <w:bCs/>
        </w:rPr>
      </w:pPr>
    </w:p>
    <w:p w14:paraId="1D548D49" w14:textId="72FA8937" w:rsidR="00E95801" w:rsidRPr="00406ADE" w:rsidRDefault="005E41D7" w:rsidP="00E95801">
      <w:pPr>
        <w:pStyle w:val="ListParagraph"/>
        <w:keepNext/>
        <w:ind w:left="2160"/>
      </w:pPr>
      <w:r w:rsidRPr="00406ADE">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542EC841" w:rsidR="00E95801" w:rsidRPr="00406ADE" w:rsidRDefault="00E95801" w:rsidP="00E95801">
      <w:pPr>
        <w:pStyle w:val="Caption"/>
        <w:ind w:left="720" w:firstLine="720"/>
        <w:jc w:val="center"/>
        <w:rPr>
          <w:b/>
          <w:bCs/>
          <w:i w:val="0"/>
          <w:iCs w:val="0"/>
        </w:rPr>
      </w:pPr>
      <w:r w:rsidRPr="00406ADE">
        <w:t xml:space="preserve">Gambar </w:t>
      </w:r>
      <w:fldSimple w:instr=" SEQ Gambar \* ARABIC ">
        <w:r w:rsidR="00110F0E" w:rsidRPr="00406ADE">
          <w:rPr>
            <w:noProof/>
          </w:rPr>
          <w:t>12</w:t>
        </w:r>
      </w:fldSimple>
      <w:r w:rsidRPr="00406ADE">
        <w:t xml:space="preserve"> Desain Halaman Home Pengunjung</w:t>
      </w:r>
    </w:p>
    <w:p w14:paraId="33DC29E8" w14:textId="34E3BBD1" w:rsidR="00E95801" w:rsidRPr="00406ADE" w:rsidRDefault="00E95801" w:rsidP="00612E0F">
      <w:pPr>
        <w:pStyle w:val="ListParagraph"/>
        <w:numPr>
          <w:ilvl w:val="0"/>
          <w:numId w:val="37"/>
        </w:numPr>
        <w:spacing w:line="360" w:lineRule="auto"/>
        <w:rPr>
          <w:b/>
          <w:bCs/>
        </w:rPr>
      </w:pPr>
      <w:r w:rsidRPr="00406ADE">
        <w:rPr>
          <w:b/>
          <w:bCs/>
        </w:rPr>
        <w:t>Desain Halaman Berita Pengunjung</w:t>
      </w:r>
    </w:p>
    <w:p w14:paraId="1FA92183" w14:textId="4EA7EC42" w:rsidR="00612E0F" w:rsidRPr="00406ADE" w:rsidRDefault="00612E0F" w:rsidP="00612E0F">
      <w:pPr>
        <w:pStyle w:val="ListParagraph"/>
        <w:spacing w:line="360" w:lineRule="auto"/>
        <w:ind w:left="2880" w:firstLine="720"/>
        <w:jc w:val="both"/>
        <w:rPr>
          <w:b/>
          <w:bCs/>
        </w:rPr>
      </w:pPr>
      <w:r w:rsidRPr="00406ADE">
        <w:t xml:space="preserve">Pada tampilan halaman menu berita terdapat kumpulan berbagai berita. Tampilan yang disediakan berupa </w:t>
      </w:r>
      <w:r w:rsidRPr="00406ADE">
        <w:rPr>
          <w:i/>
          <w:iCs/>
        </w:rPr>
        <w:t xml:space="preserve">card. Card </w:t>
      </w:r>
      <w:r w:rsidRPr="00406ADE">
        <w:t xml:space="preserve">tersebut berisi </w:t>
      </w:r>
      <w:r w:rsidRPr="00406ADE">
        <w:rPr>
          <w:i/>
          <w:iCs/>
        </w:rPr>
        <w:t xml:space="preserve">highlight </w:t>
      </w:r>
      <w:r w:rsidRPr="00406ADE">
        <w:t>berita.</w:t>
      </w:r>
    </w:p>
    <w:p w14:paraId="6D238424" w14:textId="77777777" w:rsidR="005E41D7" w:rsidRPr="00406ADE" w:rsidRDefault="005E41D7" w:rsidP="005E41D7">
      <w:pPr>
        <w:pStyle w:val="ListParagraph"/>
        <w:keepNext/>
        <w:ind w:left="2160"/>
      </w:pPr>
      <w:r w:rsidRPr="00406ADE">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26DE7D5E" w:rsidR="00E95801" w:rsidRPr="00406ADE" w:rsidRDefault="005E41D7" w:rsidP="005E41D7">
      <w:pPr>
        <w:pStyle w:val="Caption"/>
        <w:ind w:left="720" w:firstLine="720"/>
        <w:jc w:val="center"/>
      </w:pPr>
      <w:r w:rsidRPr="00406ADE">
        <w:t xml:space="preserve">Gambar </w:t>
      </w:r>
      <w:fldSimple w:instr=" SEQ Gambar \* ARABIC ">
        <w:r w:rsidR="00110F0E" w:rsidRPr="00406ADE">
          <w:rPr>
            <w:noProof/>
          </w:rPr>
          <w:t>13</w:t>
        </w:r>
      </w:fldSimple>
      <w:r w:rsidRPr="00406ADE">
        <w:t xml:space="preserve"> Desain Halaman Berita Pengunjung</w:t>
      </w:r>
    </w:p>
    <w:p w14:paraId="38D51E4D" w14:textId="1B1F8249" w:rsidR="004F2615" w:rsidRPr="00406ADE" w:rsidRDefault="004F2615" w:rsidP="00612E0F">
      <w:pPr>
        <w:pStyle w:val="ListParagraph"/>
        <w:numPr>
          <w:ilvl w:val="0"/>
          <w:numId w:val="37"/>
        </w:numPr>
        <w:spacing w:line="360" w:lineRule="auto"/>
        <w:rPr>
          <w:b/>
          <w:bCs/>
        </w:rPr>
      </w:pPr>
      <w:r w:rsidRPr="00406ADE">
        <w:rPr>
          <w:b/>
          <w:bCs/>
        </w:rPr>
        <w:t xml:space="preserve">Desain Halaman </w:t>
      </w:r>
      <w:r w:rsidRPr="00406ADE">
        <w:rPr>
          <w:b/>
          <w:bCs/>
          <w:i/>
          <w:iCs/>
        </w:rPr>
        <w:t xml:space="preserve">Home </w:t>
      </w:r>
      <w:r w:rsidRPr="00406ADE">
        <w:rPr>
          <w:b/>
          <w:bCs/>
        </w:rPr>
        <w:t xml:space="preserve">Berita </w:t>
      </w:r>
    </w:p>
    <w:p w14:paraId="1643A75A" w14:textId="3EE9E2AF" w:rsidR="00612E0F" w:rsidRPr="00406ADE" w:rsidRDefault="00612E0F" w:rsidP="00612E0F">
      <w:pPr>
        <w:pStyle w:val="ListParagraph"/>
        <w:spacing w:line="360" w:lineRule="auto"/>
        <w:ind w:left="2880"/>
        <w:jc w:val="both"/>
        <w:rPr>
          <w:b/>
          <w:bCs/>
        </w:rPr>
      </w:pPr>
      <w:r w:rsidRPr="00406ADE">
        <w:t xml:space="preserve">Pada tampilan halaman </w:t>
      </w:r>
      <w:r w:rsidRPr="00406ADE">
        <w:rPr>
          <w:i/>
          <w:iCs/>
        </w:rPr>
        <w:t>home</w:t>
      </w:r>
      <w:r w:rsidRPr="00406ADE">
        <w:t xml:space="preserve"> berita terdapat informasi berita yang disajikan secara lengkap berita. </w:t>
      </w:r>
    </w:p>
    <w:p w14:paraId="22D5E9FC" w14:textId="77777777" w:rsidR="00612E0F" w:rsidRPr="00406ADE" w:rsidRDefault="00612E0F" w:rsidP="00612E0F">
      <w:pPr>
        <w:pStyle w:val="ListParagraph"/>
        <w:spacing w:line="360" w:lineRule="auto"/>
        <w:ind w:left="2160"/>
        <w:rPr>
          <w:b/>
          <w:bCs/>
        </w:rPr>
      </w:pPr>
    </w:p>
    <w:p w14:paraId="54B319D7" w14:textId="77777777" w:rsidR="004F2615" w:rsidRPr="00406ADE" w:rsidRDefault="004F2615" w:rsidP="004F2615">
      <w:pPr>
        <w:pStyle w:val="ListParagraph"/>
        <w:keepNext/>
        <w:ind w:left="2160"/>
      </w:pPr>
      <w:r w:rsidRPr="00406ADE">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12B8C428" w:rsidR="004F2615" w:rsidRPr="00406ADE" w:rsidRDefault="004F2615" w:rsidP="004F2615">
      <w:pPr>
        <w:pStyle w:val="Caption"/>
        <w:ind w:left="720" w:firstLine="720"/>
        <w:jc w:val="center"/>
        <w:rPr>
          <w:b/>
          <w:bCs/>
        </w:rPr>
      </w:pPr>
      <w:r w:rsidRPr="00406ADE">
        <w:t xml:space="preserve">Gambar </w:t>
      </w:r>
      <w:fldSimple w:instr=" SEQ Gambar \* ARABIC ">
        <w:r w:rsidR="00110F0E" w:rsidRPr="00406ADE">
          <w:rPr>
            <w:noProof/>
          </w:rPr>
          <w:t>14</w:t>
        </w:r>
      </w:fldSimple>
      <w:r w:rsidRPr="00406ADE">
        <w:t xml:space="preserve"> Desain Halaman Home Berita</w:t>
      </w:r>
    </w:p>
    <w:p w14:paraId="59A82F5F" w14:textId="73133EE5" w:rsidR="00E95801" w:rsidRPr="00406ADE" w:rsidRDefault="00E95801" w:rsidP="00612E0F">
      <w:pPr>
        <w:pStyle w:val="ListParagraph"/>
        <w:numPr>
          <w:ilvl w:val="0"/>
          <w:numId w:val="37"/>
        </w:numPr>
        <w:spacing w:line="360" w:lineRule="auto"/>
        <w:rPr>
          <w:b/>
          <w:bCs/>
        </w:rPr>
      </w:pPr>
      <w:r w:rsidRPr="00406ADE">
        <w:rPr>
          <w:b/>
          <w:bCs/>
        </w:rPr>
        <w:t xml:space="preserve">Desain Halaman </w:t>
      </w:r>
      <w:r w:rsidRPr="00406ADE">
        <w:rPr>
          <w:b/>
          <w:bCs/>
          <w:i/>
          <w:iCs/>
        </w:rPr>
        <w:t>Home</w:t>
      </w:r>
      <w:r w:rsidRPr="00406ADE">
        <w:rPr>
          <w:b/>
          <w:bCs/>
        </w:rPr>
        <w:t xml:space="preserve"> Kuis Pengunjung</w:t>
      </w:r>
    </w:p>
    <w:p w14:paraId="4460CC14" w14:textId="72204C71" w:rsidR="00612E0F" w:rsidRPr="00406ADE" w:rsidRDefault="00612E0F" w:rsidP="00612E0F">
      <w:pPr>
        <w:pStyle w:val="ListParagraph"/>
        <w:spacing w:line="360" w:lineRule="auto"/>
        <w:ind w:left="2880" w:firstLine="720"/>
        <w:rPr>
          <w:b/>
          <w:bCs/>
        </w:rPr>
      </w:pPr>
      <w:r w:rsidRPr="00406ADE">
        <w:t xml:space="preserve">Pada tampilan halaman </w:t>
      </w:r>
      <w:r w:rsidRPr="00406ADE">
        <w:rPr>
          <w:i/>
          <w:iCs/>
        </w:rPr>
        <w:t>home</w:t>
      </w:r>
      <w:r w:rsidRPr="00406ADE">
        <w:t xml:space="preserve"> kuis terdapat beberapa kuis yang disediakan dalam bentuk pilihan.</w:t>
      </w:r>
    </w:p>
    <w:p w14:paraId="6155302E" w14:textId="77777777" w:rsidR="005E41D7" w:rsidRPr="00406ADE" w:rsidRDefault="005E41D7" w:rsidP="005E41D7">
      <w:pPr>
        <w:pStyle w:val="ListParagraph"/>
        <w:keepNext/>
        <w:ind w:left="2160"/>
      </w:pPr>
      <w:r w:rsidRPr="00406ADE">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59CE5F98" w:rsidR="005E41D7" w:rsidRPr="00406ADE" w:rsidRDefault="005E41D7" w:rsidP="005E41D7">
      <w:pPr>
        <w:pStyle w:val="Caption"/>
        <w:ind w:left="720" w:firstLine="720"/>
        <w:jc w:val="center"/>
        <w:rPr>
          <w:b/>
          <w:bCs/>
        </w:rPr>
      </w:pPr>
      <w:r w:rsidRPr="00406ADE">
        <w:t xml:space="preserve">Gambar </w:t>
      </w:r>
      <w:fldSimple w:instr=" SEQ Gambar \* ARABIC ">
        <w:r w:rsidR="00110F0E" w:rsidRPr="00406ADE">
          <w:rPr>
            <w:noProof/>
          </w:rPr>
          <w:t>15</w:t>
        </w:r>
      </w:fldSimple>
      <w:r w:rsidRPr="00406ADE">
        <w:t xml:space="preserve"> Desain Halaman Home Kuis Pengunjung</w:t>
      </w:r>
    </w:p>
    <w:p w14:paraId="6C852C4B" w14:textId="5C21802A" w:rsidR="00E95801" w:rsidRPr="00406ADE" w:rsidRDefault="00E95801" w:rsidP="00612E0F">
      <w:pPr>
        <w:pStyle w:val="ListParagraph"/>
        <w:numPr>
          <w:ilvl w:val="0"/>
          <w:numId w:val="37"/>
        </w:numPr>
        <w:spacing w:line="360" w:lineRule="auto"/>
        <w:rPr>
          <w:b/>
          <w:bCs/>
        </w:rPr>
      </w:pPr>
      <w:r w:rsidRPr="00406ADE">
        <w:rPr>
          <w:b/>
          <w:bCs/>
        </w:rPr>
        <w:t>Desain Halaman Kuis Pengunjung</w:t>
      </w:r>
    </w:p>
    <w:p w14:paraId="0C3EA181" w14:textId="505723B3" w:rsidR="00612E0F" w:rsidRPr="00406ADE" w:rsidRDefault="00612E0F" w:rsidP="00612E0F">
      <w:pPr>
        <w:pStyle w:val="ListParagraph"/>
        <w:spacing w:line="360" w:lineRule="auto"/>
        <w:ind w:left="2880"/>
        <w:rPr>
          <w:b/>
          <w:bCs/>
        </w:rPr>
      </w:pPr>
      <w:r w:rsidRPr="00406ADE">
        <w:t xml:space="preserve">Pada tampilan halaman kuis terdapat teks soal dan empat pilihan jawaban. Terdapat juga tampilan </w:t>
      </w:r>
      <w:r w:rsidRPr="00406ADE">
        <w:rPr>
          <w:i/>
          <w:iCs/>
        </w:rPr>
        <w:t xml:space="preserve">score </w:t>
      </w:r>
      <w:r w:rsidRPr="00406ADE">
        <w:t xml:space="preserve">dan </w:t>
      </w:r>
      <w:r w:rsidRPr="00406ADE">
        <w:rPr>
          <w:i/>
          <w:iCs/>
        </w:rPr>
        <w:t xml:space="preserve">question </w:t>
      </w:r>
      <w:r w:rsidRPr="00406ADE">
        <w:t xml:space="preserve">yang diperoleh serta tombol </w:t>
      </w:r>
      <w:r w:rsidRPr="00406ADE">
        <w:rPr>
          <w:i/>
          <w:iCs/>
        </w:rPr>
        <w:t xml:space="preserve">next </w:t>
      </w:r>
      <w:r w:rsidRPr="00406ADE">
        <w:t>untuk melanjutkan ke kuis selanjutnya</w:t>
      </w:r>
      <w:r w:rsidR="00F724BB" w:rsidRPr="00406ADE">
        <w:t>.</w:t>
      </w:r>
    </w:p>
    <w:p w14:paraId="142DEB64" w14:textId="77777777" w:rsidR="005E41D7" w:rsidRPr="00406ADE" w:rsidRDefault="005E41D7" w:rsidP="005E41D7">
      <w:pPr>
        <w:pStyle w:val="ListParagraph"/>
        <w:keepNext/>
        <w:ind w:left="2160"/>
      </w:pPr>
      <w:r w:rsidRPr="00406ADE">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221AB40B" w:rsidR="005E41D7" w:rsidRPr="00406ADE" w:rsidRDefault="005E41D7" w:rsidP="005E41D7">
      <w:pPr>
        <w:pStyle w:val="Caption"/>
        <w:ind w:left="360" w:firstLine="720"/>
        <w:jc w:val="center"/>
        <w:rPr>
          <w:b/>
          <w:bCs/>
        </w:rPr>
      </w:pPr>
      <w:r w:rsidRPr="00406ADE">
        <w:t xml:space="preserve">Gambar </w:t>
      </w:r>
      <w:fldSimple w:instr=" SEQ Gambar \* ARABIC ">
        <w:r w:rsidR="00110F0E" w:rsidRPr="00406ADE">
          <w:rPr>
            <w:noProof/>
          </w:rPr>
          <w:t>16</w:t>
        </w:r>
      </w:fldSimple>
      <w:r w:rsidRPr="00406ADE">
        <w:t xml:space="preserve"> Desain Halaman Kuis Pengunjung</w:t>
      </w:r>
    </w:p>
    <w:p w14:paraId="0FF19F2B" w14:textId="77777777" w:rsidR="00E95801" w:rsidRPr="00406ADE" w:rsidRDefault="00E95801" w:rsidP="00E95801">
      <w:pPr>
        <w:pStyle w:val="ListParagraph"/>
        <w:ind w:left="2160"/>
        <w:rPr>
          <w:b/>
          <w:bCs/>
        </w:rPr>
      </w:pPr>
    </w:p>
    <w:p w14:paraId="23F0ADE2" w14:textId="42F2AC49" w:rsidR="00BA362F" w:rsidRPr="00406ADE" w:rsidRDefault="00BA362F" w:rsidP="00BA362F">
      <w:pPr>
        <w:pStyle w:val="ListParagraph"/>
        <w:numPr>
          <w:ilvl w:val="0"/>
          <w:numId w:val="35"/>
        </w:numPr>
        <w:tabs>
          <w:tab w:val="left" w:pos="1800"/>
        </w:tabs>
        <w:spacing w:line="360" w:lineRule="auto"/>
        <w:jc w:val="both"/>
        <w:rPr>
          <w:b/>
          <w:bCs/>
        </w:rPr>
      </w:pPr>
      <w:r w:rsidRPr="00406ADE">
        <w:rPr>
          <w:b/>
          <w:bCs/>
        </w:rPr>
        <w:t>Pengkodean</w:t>
      </w:r>
    </w:p>
    <w:p w14:paraId="72C83E90" w14:textId="281FF959" w:rsidR="00267CAA" w:rsidRPr="00406ADE" w:rsidRDefault="00267CAA" w:rsidP="00267CAA">
      <w:pPr>
        <w:pStyle w:val="ListParagraph"/>
        <w:tabs>
          <w:tab w:val="left" w:pos="1800"/>
        </w:tabs>
        <w:spacing w:line="360" w:lineRule="auto"/>
        <w:ind w:left="1800"/>
        <w:jc w:val="both"/>
        <w:rPr>
          <w:b/>
          <w:bCs/>
        </w:rPr>
      </w:pPr>
      <w:r w:rsidRPr="00406ADE">
        <w:tab/>
        <w:t xml:space="preserve">Pada tahapan pengkodean sistem ini, peneliti memulai mengembangkan sistem kedalam bahasa pemrograman PHP </w:t>
      </w:r>
      <w:r w:rsidR="00D16052" w:rsidRPr="00406ADE">
        <w:t>dan menyesuaikan</w:t>
      </w:r>
      <w:r w:rsidRPr="00406ADE">
        <w:t xml:space="preserve"> dengan desain yang telah </w:t>
      </w:r>
      <w:r w:rsidR="00D16052" w:rsidRPr="00406ADE">
        <w:t>dibuat</w:t>
      </w:r>
      <w:r w:rsidRPr="00406ADE">
        <w:t xml:space="preserve"> sebelumnya</w:t>
      </w:r>
      <w:r w:rsidR="00D16052" w:rsidRPr="00406ADE">
        <w:t>.</w:t>
      </w:r>
    </w:p>
    <w:p w14:paraId="45364632" w14:textId="65B6C6E9" w:rsidR="00002377" w:rsidRPr="00406ADE" w:rsidRDefault="00267CAA" w:rsidP="00BA362F">
      <w:pPr>
        <w:pStyle w:val="ListParagraph"/>
        <w:numPr>
          <w:ilvl w:val="0"/>
          <w:numId w:val="35"/>
        </w:numPr>
        <w:tabs>
          <w:tab w:val="left" w:pos="1800"/>
        </w:tabs>
        <w:spacing w:line="360" w:lineRule="auto"/>
        <w:jc w:val="both"/>
        <w:rPr>
          <w:b/>
          <w:bCs/>
        </w:rPr>
      </w:pPr>
      <w:r w:rsidRPr="00406ADE">
        <w:rPr>
          <w:b/>
          <w:bCs/>
        </w:rPr>
        <w:t>Pengujian</w:t>
      </w:r>
    </w:p>
    <w:p w14:paraId="2FF9B5B5" w14:textId="1C84DDAC" w:rsidR="00F724BB" w:rsidRPr="00406ADE" w:rsidRDefault="00F724BB" w:rsidP="00F724BB">
      <w:pPr>
        <w:pStyle w:val="ListParagraph"/>
        <w:tabs>
          <w:tab w:val="left" w:pos="1800"/>
        </w:tabs>
        <w:spacing w:line="360" w:lineRule="auto"/>
        <w:ind w:left="1800"/>
        <w:jc w:val="both"/>
        <w:rPr>
          <w:b/>
          <w:bCs/>
        </w:rPr>
      </w:pPr>
      <w:r w:rsidRPr="00406ADE">
        <w:rPr>
          <w:b/>
          <w:bCs/>
        </w:rPr>
        <w:tab/>
      </w:r>
      <w:r w:rsidRPr="00406ADE">
        <w:t xml:space="preserve">Pada tahap pengujian, aplikasi web yang sudah menjadi program siap pakai, akan dicoba kegunaannya apakah masih ada kekurangan atau sudah cukup untuk memenuhi pedoman dengan menggunakan teknik pengujian </w:t>
      </w:r>
      <w:r w:rsidRPr="00406ADE">
        <w:rPr>
          <w:i/>
          <w:iCs/>
        </w:rPr>
        <w:t>Blackox Testing</w:t>
      </w:r>
      <w:r w:rsidRPr="00406ADE">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rsidRPr="00406ADE">
        <w:fldChar w:fldCharType="begin"/>
      </w:r>
      <w:r w:rsidR="003D6805">
        <w:instrText xml:space="preserve"> ADDIN ZOTERO_ITEM CSL_CITATION {"citationID":"VqJPGo7j","properties":{"unsorted":true,"formattedCitation":"[16]","plainCitation":"[16]","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rsidRPr="00406ADE">
        <w:fldChar w:fldCharType="separate"/>
      </w:r>
      <w:r w:rsidR="003D6805" w:rsidRPr="003D6805">
        <w:t>[16]</w:t>
      </w:r>
      <w:r w:rsidR="00BD5D7D" w:rsidRPr="00406ADE">
        <w:fldChar w:fldCharType="end"/>
      </w:r>
      <w:r w:rsidRPr="00406ADE">
        <w:t>.</w:t>
      </w:r>
    </w:p>
    <w:p w14:paraId="68DD0B76" w14:textId="77777777" w:rsidR="00F724BB" w:rsidRPr="00406ADE" w:rsidRDefault="00F724BB" w:rsidP="00F724BB">
      <w:pPr>
        <w:tabs>
          <w:tab w:val="left" w:pos="1800"/>
        </w:tabs>
        <w:spacing w:line="360" w:lineRule="auto"/>
        <w:jc w:val="center"/>
      </w:pPr>
    </w:p>
    <w:p w14:paraId="5AEAF9B8" w14:textId="1B8F7089" w:rsidR="00DE5AFF" w:rsidRPr="00406ADE" w:rsidRDefault="00F724BB" w:rsidP="00F724BB">
      <w:pPr>
        <w:tabs>
          <w:tab w:val="left" w:pos="1800"/>
        </w:tabs>
        <w:spacing w:line="360" w:lineRule="auto"/>
        <w:jc w:val="center"/>
      </w:pPr>
      <w:r w:rsidRPr="00406ADE">
        <w:t>Tabel 3 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rsidRPr="00406ADE" w14:paraId="0D84E229" w14:textId="77777777" w:rsidTr="00AA31D1">
        <w:tc>
          <w:tcPr>
            <w:tcW w:w="510" w:type="dxa"/>
          </w:tcPr>
          <w:p w14:paraId="46F757C6" w14:textId="77777777" w:rsidR="00DE5AFF" w:rsidRPr="00406ADE" w:rsidRDefault="00DE5AFF" w:rsidP="00AA31D1">
            <w:pPr>
              <w:tabs>
                <w:tab w:val="left" w:pos="450"/>
              </w:tabs>
              <w:spacing w:line="276" w:lineRule="auto"/>
              <w:jc w:val="both"/>
            </w:pPr>
            <w:r w:rsidRPr="00406ADE">
              <w:t>No</w:t>
            </w:r>
          </w:p>
        </w:tc>
        <w:tc>
          <w:tcPr>
            <w:tcW w:w="2323" w:type="dxa"/>
          </w:tcPr>
          <w:p w14:paraId="19EF18E7" w14:textId="77777777" w:rsidR="00DE5AFF" w:rsidRPr="00406ADE" w:rsidRDefault="00DE5AFF" w:rsidP="00AA31D1">
            <w:pPr>
              <w:tabs>
                <w:tab w:val="left" w:pos="450"/>
              </w:tabs>
              <w:spacing w:line="276" w:lineRule="auto"/>
              <w:jc w:val="both"/>
            </w:pPr>
            <w:r w:rsidRPr="00406ADE">
              <w:t>Fitur</w:t>
            </w:r>
          </w:p>
        </w:tc>
        <w:tc>
          <w:tcPr>
            <w:tcW w:w="3941" w:type="dxa"/>
          </w:tcPr>
          <w:p w14:paraId="049B24D2" w14:textId="77777777" w:rsidR="00DE5AFF" w:rsidRPr="00406ADE" w:rsidRDefault="00DE5AFF" w:rsidP="00AA31D1">
            <w:pPr>
              <w:tabs>
                <w:tab w:val="left" w:pos="450"/>
              </w:tabs>
              <w:spacing w:line="276" w:lineRule="auto"/>
              <w:jc w:val="both"/>
            </w:pPr>
            <w:r w:rsidRPr="00406ADE">
              <w:t>Hasil yang diharapkan</w:t>
            </w:r>
          </w:p>
        </w:tc>
        <w:tc>
          <w:tcPr>
            <w:tcW w:w="2236" w:type="dxa"/>
          </w:tcPr>
          <w:p w14:paraId="4EE04A08" w14:textId="77777777" w:rsidR="00DE5AFF" w:rsidRPr="00406ADE" w:rsidRDefault="00DE5AFF" w:rsidP="00AA31D1">
            <w:pPr>
              <w:tabs>
                <w:tab w:val="left" w:pos="450"/>
              </w:tabs>
              <w:spacing w:line="276" w:lineRule="auto"/>
              <w:jc w:val="both"/>
            </w:pPr>
            <w:r w:rsidRPr="00406ADE">
              <w:t>Hasil</w:t>
            </w:r>
          </w:p>
        </w:tc>
      </w:tr>
      <w:tr w:rsidR="00DE5AFF" w:rsidRPr="00406ADE" w14:paraId="2FC0F8BC" w14:textId="77777777" w:rsidTr="00AA31D1">
        <w:tc>
          <w:tcPr>
            <w:tcW w:w="510" w:type="dxa"/>
          </w:tcPr>
          <w:p w14:paraId="3DE4FCC9" w14:textId="77777777" w:rsidR="00DE5AFF" w:rsidRPr="00406ADE" w:rsidRDefault="00DE5AFF" w:rsidP="00AA31D1">
            <w:pPr>
              <w:tabs>
                <w:tab w:val="left" w:pos="450"/>
              </w:tabs>
              <w:spacing w:line="276" w:lineRule="auto"/>
              <w:jc w:val="both"/>
            </w:pPr>
            <w:r w:rsidRPr="00406ADE">
              <w:t>1</w:t>
            </w:r>
          </w:p>
        </w:tc>
        <w:tc>
          <w:tcPr>
            <w:tcW w:w="2323" w:type="dxa"/>
          </w:tcPr>
          <w:p w14:paraId="14C28636" w14:textId="77777777" w:rsidR="00DE5AFF" w:rsidRPr="00406ADE" w:rsidRDefault="00DE5AFF" w:rsidP="00AA31D1">
            <w:pPr>
              <w:tabs>
                <w:tab w:val="left" w:pos="450"/>
              </w:tabs>
              <w:spacing w:line="276" w:lineRule="auto"/>
              <w:jc w:val="both"/>
            </w:pPr>
            <w:r w:rsidRPr="00406ADE">
              <w:rPr>
                <w:i/>
                <w:iCs/>
              </w:rPr>
              <w:t>Load</w:t>
            </w:r>
            <w:r w:rsidRPr="00406ADE">
              <w:t xml:space="preserve"> halaman </w:t>
            </w:r>
            <w:r w:rsidRPr="00406ADE">
              <w:rPr>
                <w:i/>
                <w:iCs/>
              </w:rPr>
              <w:t xml:space="preserve">Log </w:t>
            </w:r>
            <w:proofErr w:type="gramStart"/>
            <w:r w:rsidRPr="00406ADE">
              <w:rPr>
                <w:i/>
                <w:iCs/>
              </w:rPr>
              <w:t>In</w:t>
            </w:r>
            <w:proofErr w:type="gramEnd"/>
            <w:r w:rsidRPr="00406ADE">
              <w:rPr>
                <w:i/>
                <w:iCs/>
              </w:rPr>
              <w:t xml:space="preserve"> </w:t>
            </w:r>
            <w:r w:rsidRPr="00406ADE">
              <w:t>Admin</w:t>
            </w:r>
          </w:p>
        </w:tc>
        <w:tc>
          <w:tcPr>
            <w:tcW w:w="3941" w:type="dxa"/>
          </w:tcPr>
          <w:p w14:paraId="05A37B45" w14:textId="77777777" w:rsidR="00DE5AFF" w:rsidRPr="00406ADE" w:rsidRDefault="00DE5AFF" w:rsidP="00AA31D1">
            <w:pPr>
              <w:tabs>
                <w:tab w:val="left" w:pos="450"/>
              </w:tabs>
              <w:spacing w:line="276" w:lineRule="auto"/>
              <w:jc w:val="both"/>
            </w:pPr>
            <w:r w:rsidRPr="00406ADE">
              <w:t xml:space="preserve">Dapat menampilkan halaman beranda </w:t>
            </w:r>
            <w:r w:rsidRPr="00406ADE">
              <w:rPr>
                <w:i/>
                <w:iCs/>
              </w:rPr>
              <w:t xml:space="preserve">Log </w:t>
            </w:r>
            <w:proofErr w:type="gramStart"/>
            <w:r w:rsidRPr="00406ADE">
              <w:rPr>
                <w:i/>
                <w:iCs/>
              </w:rPr>
              <w:t>In</w:t>
            </w:r>
            <w:proofErr w:type="gramEnd"/>
            <w:r w:rsidRPr="00406ADE">
              <w:rPr>
                <w:i/>
                <w:iCs/>
              </w:rPr>
              <w:t xml:space="preserve"> </w:t>
            </w:r>
            <w:r w:rsidRPr="00406ADE">
              <w:t>Admin</w:t>
            </w:r>
          </w:p>
        </w:tc>
        <w:tc>
          <w:tcPr>
            <w:tcW w:w="2236" w:type="dxa"/>
          </w:tcPr>
          <w:p w14:paraId="6BBCBBA3" w14:textId="6CDE3F2E" w:rsidR="00DE5AFF" w:rsidRPr="00406ADE" w:rsidRDefault="003D6805" w:rsidP="00AA31D1">
            <w:pPr>
              <w:tabs>
                <w:tab w:val="left" w:pos="450"/>
              </w:tabs>
              <w:spacing w:line="276" w:lineRule="auto"/>
              <w:jc w:val="both"/>
            </w:pPr>
            <w:r>
              <w:rPr>
                <w:noProof/>
              </w:rPr>
              <w:pict w14:anchorId="511D51F7">
                <v:rect id="Rectangle 19" o:spid="_x0000_s1083" style="position:absolute;left:0;text-align:left;margin-left:50.1pt;margin-top:1.2pt;width:24.8pt;height:14.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4277578C" w14:textId="00DA895B" w:rsidR="00DE5AFF" w:rsidRPr="00406ADE" w:rsidRDefault="003D6805" w:rsidP="00AA31D1">
            <w:pPr>
              <w:tabs>
                <w:tab w:val="left" w:pos="450"/>
              </w:tabs>
              <w:spacing w:line="276" w:lineRule="auto"/>
              <w:jc w:val="both"/>
            </w:pPr>
            <w:r>
              <w:rPr>
                <w:noProof/>
              </w:rPr>
              <w:pict w14:anchorId="40A4799E">
                <v:rect id="Rectangle 20" o:spid="_x0000_s1082" style="position:absolute;left:0;text-align:left;margin-left:50.1pt;margin-top:14.3pt;width:24.8pt;height:14.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77666F19" w14:textId="77777777" w:rsidR="00DE5AFF" w:rsidRPr="00406ADE" w:rsidRDefault="00DE5AFF" w:rsidP="00AA31D1">
            <w:pPr>
              <w:tabs>
                <w:tab w:val="left" w:pos="450"/>
              </w:tabs>
              <w:spacing w:line="276" w:lineRule="auto"/>
              <w:jc w:val="both"/>
            </w:pPr>
            <w:r w:rsidRPr="00406ADE">
              <w:t>Gagal</w:t>
            </w:r>
          </w:p>
        </w:tc>
      </w:tr>
      <w:tr w:rsidR="00DE5AFF" w:rsidRPr="00406ADE" w14:paraId="29335E14" w14:textId="77777777" w:rsidTr="00AA31D1">
        <w:tc>
          <w:tcPr>
            <w:tcW w:w="510" w:type="dxa"/>
          </w:tcPr>
          <w:p w14:paraId="19131872" w14:textId="77777777" w:rsidR="00DE5AFF" w:rsidRPr="00406ADE" w:rsidRDefault="00DE5AFF" w:rsidP="00AA31D1">
            <w:pPr>
              <w:tabs>
                <w:tab w:val="left" w:pos="450"/>
              </w:tabs>
              <w:spacing w:line="276" w:lineRule="auto"/>
              <w:jc w:val="both"/>
            </w:pPr>
            <w:r w:rsidRPr="00406ADE">
              <w:t>2</w:t>
            </w:r>
          </w:p>
        </w:tc>
        <w:tc>
          <w:tcPr>
            <w:tcW w:w="2323" w:type="dxa"/>
          </w:tcPr>
          <w:p w14:paraId="0C9D8038" w14:textId="77777777" w:rsidR="00DE5AFF" w:rsidRPr="00406ADE" w:rsidRDefault="00DE5AFF" w:rsidP="00AA31D1">
            <w:pPr>
              <w:tabs>
                <w:tab w:val="left" w:pos="450"/>
              </w:tabs>
              <w:spacing w:line="276" w:lineRule="auto"/>
              <w:jc w:val="both"/>
            </w:pPr>
            <w:r w:rsidRPr="00406ADE">
              <w:rPr>
                <w:i/>
                <w:iCs/>
              </w:rPr>
              <w:t>Button “Log In”</w:t>
            </w:r>
            <w:r w:rsidRPr="00406ADE">
              <w:t xml:space="preserve"> Admin</w:t>
            </w:r>
          </w:p>
        </w:tc>
        <w:tc>
          <w:tcPr>
            <w:tcW w:w="3941" w:type="dxa"/>
          </w:tcPr>
          <w:p w14:paraId="114C9DAB" w14:textId="77777777" w:rsidR="00DE5AFF" w:rsidRPr="00406ADE" w:rsidRDefault="00DE5AFF" w:rsidP="00AA31D1">
            <w:pPr>
              <w:tabs>
                <w:tab w:val="left" w:pos="450"/>
              </w:tabs>
              <w:spacing w:line="276" w:lineRule="auto"/>
              <w:jc w:val="both"/>
            </w:pPr>
            <w:r w:rsidRPr="00406ADE">
              <w:t xml:space="preserve">Dapat memvalidasi data berdasarkan inputan </w:t>
            </w:r>
            <w:r w:rsidRPr="00406ADE">
              <w:rPr>
                <w:i/>
                <w:iCs/>
              </w:rPr>
              <w:t>button “Log In”</w:t>
            </w:r>
          </w:p>
        </w:tc>
        <w:tc>
          <w:tcPr>
            <w:tcW w:w="2236" w:type="dxa"/>
          </w:tcPr>
          <w:p w14:paraId="43495AE0" w14:textId="411791AE" w:rsidR="00DE5AFF" w:rsidRPr="00406ADE" w:rsidRDefault="003D6805" w:rsidP="00AA31D1">
            <w:pPr>
              <w:tabs>
                <w:tab w:val="left" w:pos="450"/>
              </w:tabs>
              <w:spacing w:line="276" w:lineRule="auto"/>
              <w:jc w:val="both"/>
            </w:pPr>
            <w:r>
              <w:rPr>
                <w:noProof/>
              </w:rPr>
              <w:pict w14:anchorId="0F942336">
                <v:rect id="Rectangle 22" o:spid="_x0000_s1081" style="position:absolute;left:0;text-align:left;margin-left:50.1pt;margin-top:1.2pt;width:24.8pt;height:14.5pt;z-index:25163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70300E3A" w14:textId="5E897676" w:rsidR="00DE5AFF" w:rsidRPr="00406ADE" w:rsidRDefault="003D6805" w:rsidP="00AA31D1">
            <w:pPr>
              <w:tabs>
                <w:tab w:val="left" w:pos="450"/>
              </w:tabs>
              <w:spacing w:line="276" w:lineRule="auto"/>
              <w:jc w:val="both"/>
            </w:pPr>
            <w:r>
              <w:rPr>
                <w:noProof/>
              </w:rPr>
              <w:pict w14:anchorId="4E34E6DC">
                <v:rect id="Rectangle 23" o:spid="_x0000_s1080" style="position:absolute;left:0;text-align:left;margin-left:50.1pt;margin-top:14.3pt;width:24.8pt;height:14.5pt;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7E9EB284" w14:textId="77777777" w:rsidR="00DE5AFF" w:rsidRPr="00406ADE" w:rsidRDefault="00DE5AFF" w:rsidP="00AA31D1">
            <w:pPr>
              <w:tabs>
                <w:tab w:val="left" w:pos="450"/>
              </w:tabs>
              <w:spacing w:line="276" w:lineRule="auto"/>
              <w:jc w:val="both"/>
            </w:pPr>
            <w:r w:rsidRPr="00406ADE">
              <w:t>Gagal</w:t>
            </w:r>
          </w:p>
        </w:tc>
      </w:tr>
      <w:tr w:rsidR="00DE5AFF" w:rsidRPr="00406ADE" w14:paraId="7E0E9B72" w14:textId="77777777" w:rsidTr="00AA31D1">
        <w:tc>
          <w:tcPr>
            <w:tcW w:w="510" w:type="dxa"/>
          </w:tcPr>
          <w:p w14:paraId="32ACDCF0" w14:textId="77777777" w:rsidR="00DE5AFF" w:rsidRPr="00406ADE" w:rsidRDefault="00DE5AFF" w:rsidP="00AA31D1">
            <w:pPr>
              <w:tabs>
                <w:tab w:val="left" w:pos="450"/>
              </w:tabs>
              <w:spacing w:line="276" w:lineRule="auto"/>
              <w:jc w:val="both"/>
            </w:pPr>
            <w:r w:rsidRPr="00406ADE">
              <w:t>3</w:t>
            </w:r>
          </w:p>
        </w:tc>
        <w:tc>
          <w:tcPr>
            <w:tcW w:w="2323" w:type="dxa"/>
          </w:tcPr>
          <w:p w14:paraId="2CA4BB74" w14:textId="77777777" w:rsidR="00DE5AFF" w:rsidRPr="00406ADE" w:rsidRDefault="00DE5AFF" w:rsidP="00AA31D1">
            <w:pPr>
              <w:tabs>
                <w:tab w:val="left" w:pos="450"/>
              </w:tabs>
              <w:spacing w:line="276" w:lineRule="auto"/>
              <w:jc w:val="both"/>
            </w:pPr>
            <w:r w:rsidRPr="00406ADE">
              <w:rPr>
                <w:i/>
                <w:iCs/>
              </w:rPr>
              <w:t xml:space="preserve">Load </w:t>
            </w:r>
            <w:r w:rsidRPr="00406ADE">
              <w:t xml:space="preserve">halaman </w:t>
            </w:r>
            <w:r w:rsidRPr="00406ADE">
              <w:rPr>
                <w:i/>
                <w:iCs/>
              </w:rPr>
              <w:lastRenderedPageBreak/>
              <w:t xml:space="preserve">Dasboard home </w:t>
            </w:r>
            <w:r w:rsidRPr="00406ADE">
              <w:t>Admin</w:t>
            </w:r>
          </w:p>
        </w:tc>
        <w:tc>
          <w:tcPr>
            <w:tcW w:w="3941" w:type="dxa"/>
          </w:tcPr>
          <w:p w14:paraId="46B829EE" w14:textId="77777777" w:rsidR="00DE5AFF" w:rsidRPr="00406ADE" w:rsidRDefault="00DE5AFF" w:rsidP="00AA31D1">
            <w:pPr>
              <w:tabs>
                <w:tab w:val="left" w:pos="450"/>
              </w:tabs>
              <w:spacing w:line="276" w:lineRule="auto"/>
              <w:jc w:val="both"/>
            </w:pPr>
            <w:r w:rsidRPr="00406ADE">
              <w:lastRenderedPageBreak/>
              <w:t xml:space="preserve">Dapat menampilkan halaman </w:t>
            </w:r>
            <w:r w:rsidRPr="00406ADE">
              <w:rPr>
                <w:i/>
                <w:iCs/>
              </w:rPr>
              <w:lastRenderedPageBreak/>
              <w:t xml:space="preserve">dasboard home </w:t>
            </w:r>
            <w:r w:rsidRPr="00406ADE">
              <w:t>Admin</w:t>
            </w:r>
          </w:p>
        </w:tc>
        <w:tc>
          <w:tcPr>
            <w:tcW w:w="2236" w:type="dxa"/>
          </w:tcPr>
          <w:p w14:paraId="222D72AB" w14:textId="13C0782C" w:rsidR="00DE5AFF" w:rsidRPr="00406ADE" w:rsidRDefault="003D6805" w:rsidP="00AA31D1">
            <w:pPr>
              <w:tabs>
                <w:tab w:val="left" w:pos="450"/>
              </w:tabs>
              <w:spacing w:line="276" w:lineRule="auto"/>
              <w:jc w:val="both"/>
            </w:pPr>
            <w:r>
              <w:rPr>
                <w:noProof/>
              </w:rPr>
              <w:lastRenderedPageBreak/>
              <w:pict w14:anchorId="105B25A9">
                <v:rect id="Rectangle 24" o:spid="_x0000_s1079" style="position:absolute;left:0;text-align:left;margin-left:50.1pt;margin-top:1.2pt;width:24.8pt;height:14.5pt;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4494D07B" w14:textId="2EF6AC82" w:rsidR="00DE5AFF" w:rsidRPr="00406ADE" w:rsidRDefault="003D6805" w:rsidP="00AA31D1">
            <w:pPr>
              <w:tabs>
                <w:tab w:val="left" w:pos="450"/>
              </w:tabs>
              <w:spacing w:line="276" w:lineRule="auto"/>
              <w:jc w:val="both"/>
            </w:pPr>
            <w:r>
              <w:rPr>
                <w:noProof/>
              </w:rPr>
              <w:lastRenderedPageBreak/>
              <w:pict w14:anchorId="2532F53B">
                <v:rect id="Rectangle 26" o:spid="_x0000_s1078" style="position:absolute;left:0;text-align:left;margin-left:50.1pt;margin-top:14.3pt;width:24.8pt;height:14.5pt;z-index:251634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C0EC7AB" w14:textId="77777777" w:rsidR="00DE5AFF" w:rsidRPr="00406ADE" w:rsidRDefault="00DE5AFF" w:rsidP="00AA31D1">
            <w:pPr>
              <w:tabs>
                <w:tab w:val="left" w:pos="450"/>
              </w:tabs>
              <w:spacing w:line="276" w:lineRule="auto"/>
              <w:jc w:val="both"/>
            </w:pPr>
            <w:r w:rsidRPr="00406ADE">
              <w:t>Gagal</w:t>
            </w:r>
          </w:p>
        </w:tc>
      </w:tr>
      <w:tr w:rsidR="00DE5AFF" w:rsidRPr="00406ADE" w14:paraId="31020830" w14:textId="77777777" w:rsidTr="00AA31D1">
        <w:tc>
          <w:tcPr>
            <w:tcW w:w="510" w:type="dxa"/>
          </w:tcPr>
          <w:p w14:paraId="116E6AB0" w14:textId="77777777" w:rsidR="00DE5AFF" w:rsidRPr="00406ADE" w:rsidRDefault="00DE5AFF" w:rsidP="00AA31D1">
            <w:pPr>
              <w:tabs>
                <w:tab w:val="left" w:pos="450"/>
              </w:tabs>
              <w:spacing w:line="276" w:lineRule="auto"/>
              <w:jc w:val="both"/>
            </w:pPr>
            <w:r w:rsidRPr="00406ADE">
              <w:lastRenderedPageBreak/>
              <w:t>4</w:t>
            </w:r>
          </w:p>
        </w:tc>
        <w:tc>
          <w:tcPr>
            <w:tcW w:w="2323" w:type="dxa"/>
          </w:tcPr>
          <w:p w14:paraId="53FFA898" w14:textId="77777777" w:rsidR="00DE5AFF" w:rsidRPr="00406ADE" w:rsidRDefault="00DE5AFF" w:rsidP="00AA31D1">
            <w:pPr>
              <w:tabs>
                <w:tab w:val="left" w:pos="450"/>
              </w:tabs>
              <w:spacing w:line="276" w:lineRule="auto"/>
              <w:jc w:val="both"/>
            </w:pPr>
            <w:r w:rsidRPr="00406ADE">
              <w:rPr>
                <w:i/>
                <w:iCs/>
              </w:rPr>
              <w:t xml:space="preserve">Button </w:t>
            </w:r>
            <w:r w:rsidRPr="00406ADE">
              <w:t>“Kategori” pada navbar menu Admin</w:t>
            </w:r>
          </w:p>
        </w:tc>
        <w:tc>
          <w:tcPr>
            <w:tcW w:w="3941" w:type="dxa"/>
          </w:tcPr>
          <w:p w14:paraId="11F3B413" w14:textId="77777777" w:rsidR="00DE5AFF" w:rsidRPr="00406ADE" w:rsidRDefault="00DE5AFF" w:rsidP="00AA31D1">
            <w:pPr>
              <w:tabs>
                <w:tab w:val="left" w:pos="450"/>
              </w:tabs>
              <w:spacing w:line="276" w:lineRule="auto"/>
              <w:jc w:val="both"/>
            </w:pPr>
            <w:r w:rsidRPr="00406ADE">
              <w:t>Dapat mengalihkan ke halaman kategori pada admin</w:t>
            </w:r>
          </w:p>
        </w:tc>
        <w:tc>
          <w:tcPr>
            <w:tcW w:w="2236" w:type="dxa"/>
          </w:tcPr>
          <w:p w14:paraId="4D50031C" w14:textId="180B1839" w:rsidR="00DE5AFF" w:rsidRPr="00406ADE" w:rsidRDefault="003D6805" w:rsidP="00AA31D1">
            <w:pPr>
              <w:tabs>
                <w:tab w:val="left" w:pos="450"/>
              </w:tabs>
              <w:spacing w:line="276" w:lineRule="auto"/>
              <w:jc w:val="both"/>
            </w:pPr>
            <w:r>
              <w:rPr>
                <w:noProof/>
              </w:rPr>
              <w:pict w14:anchorId="1281C910">
                <v:rect id="Rectangle 27" o:spid="_x0000_s1077" style="position:absolute;left:0;text-align:left;margin-left:50.1pt;margin-top:1.2pt;width:24.8pt;height:14.5pt;z-index:251635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11942A95" w14:textId="5FB5AB75" w:rsidR="00DE5AFF" w:rsidRPr="00406ADE" w:rsidRDefault="003D6805" w:rsidP="00AA31D1">
            <w:pPr>
              <w:tabs>
                <w:tab w:val="left" w:pos="450"/>
              </w:tabs>
              <w:spacing w:line="276" w:lineRule="auto"/>
              <w:jc w:val="both"/>
            </w:pPr>
            <w:r>
              <w:rPr>
                <w:noProof/>
              </w:rPr>
              <w:pict w14:anchorId="21CA0F32">
                <v:rect id="Rectangle 28" o:spid="_x0000_s1076" style="position:absolute;left:0;text-align:left;margin-left:50.1pt;margin-top:14.3pt;width:24.8pt;height:14.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7C324EB2"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427F6177" w14:textId="77777777" w:rsidTr="00AA31D1">
        <w:tc>
          <w:tcPr>
            <w:tcW w:w="510" w:type="dxa"/>
          </w:tcPr>
          <w:p w14:paraId="3600E74A" w14:textId="77777777" w:rsidR="00DE5AFF" w:rsidRPr="00406ADE" w:rsidRDefault="00DE5AFF" w:rsidP="00AA31D1">
            <w:pPr>
              <w:tabs>
                <w:tab w:val="left" w:pos="450"/>
              </w:tabs>
              <w:spacing w:line="276" w:lineRule="auto"/>
              <w:jc w:val="both"/>
            </w:pPr>
            <w:r w:rsidRPr="00406ADE">
              <w:t>5</w:t>
            </w:r>
          </w:p>
        </w:tc>
        <w:tc>
          <w:tcPr>
            <w:tcW w:w="2323" w:type="dxa"/>
          </w:tcPr>
          <w:p w14:paraId="5BB5D128" w14:textId="77777777" w:rsidR="00DE5AFF" w:rsidRPr="00406ADE" w:rsidRDefault="00DE5AFF" w:rsidP="00AA31D1">
            <w:pPr>
              <w:tabs>
                <w:tab w:val="left" w:pos="450"/>
              </w:tabs>
              <w:spacing w:line="276" w:lineRule="auto"/>
              <w:jc w:val="both"/>
            </w:pPr>
            <w:r w:rsidRPr="00406ADE">
              <w:rPr>
                <w:i/>
                <w:iCs/>
              </w:rPr>
              <w:t xml:space="preserve">Button </w:t>
            </w:r>
            <w:r w:rsidRPr="00406ADE">
              <w:t>“Tambah” menu kategori</w:t>
            </w:r>
          </w:p>
        </w:tc>
        <w:tc>
          <w:tcPr>
            <w:tcW w:w="3941" w:type="dxa"/>
          </w:tcPr>
          <w:p w14:paraId="6925CC1D" w14:textId="77777777" w:rsidR="00DE5AFF" w:rsidRPr="00406ADE" w:rsidRDefault="00DE5AFF" w:rsidP="00AA31D1">
            <w:pPr>
              <w:tabs>
                <w:tab w:val="left" w:pos="450"/>
              </w:tabs>
              <w:spacing w:line="276"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ategori</w:t>
            </w:r>
          </w:p>
        </w:tc>
        <w:tc>
          <w:tcPr>
            <w:tcW w:w="2236" w:type="dxa"/>
          </w:tcPr>
          <w:p w14:paraId="6A14538B" w14:textId="2F6B26AB" w:rsidR="00DE5AFF" w:rsidRPr="00406ADE" w:rsidRDefault="003D6805" w:rsidP="00AA31D1">
            <w:pPr>
              <w:tabs>
                <w:tab w:val="left" w:pos="450"/>
              </w:tabs>
              <w:spacing w:line="276" w:lineRule="auto"/>
              <w:jc w:val="both"/>
            </w:pPr>
            <w:r>
              <w:rPr>
                <w:noProof/>
              </w:rPr>
              <w:pict w14:anchorId="6433B9C8">
                <v:rect id="Rectangle 13" o:spid="_x0000_s1075" style="position:absolute;left:0;text-align:left;margin-left:50.1pt;margin-top:1.2pt;width:24.8pt;height:14.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28D5E1A0" w14:textId="5956BFA4" w:rsidR="00DE5AFF" w:rsidRPr="00406ADE" w:rsidRDefault="003D6805" w:rsidP="00AA31D1">
            <w:pPr>
              <w:tabs>
                <w:tab w:val="left" w:pos="450"/>
              </w:tabs>
              <w:spacing w:line="276" w:lineRule="auto"/>
              <w:jc w:val="both"/>
            </w:pPr>
            <w:r>
              <w:rPr>
                <w:noProof/>
              </w:rPr>
              <w:pict w14:anchorId="5DB3E4A0">
                <v:rect id="Rectangle 29" o:spid="_x0000_s1074" style="position:absolute;left:0;text-align:left;margin-left:50.1pt;margin-top:14.3pt;width:24.8pt;height:14.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303D80B5"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4D79F787" w14:textId="77777777" w:rsidTr="00AA31D1">
        <w:tc>
          <w:tcPr>
            <w:tcW w:w="510" w:type="dxa"/>
          </w:tcPr>
          <w:p w14:paraId="2BCAF789" w14:textId="77777777" w:rsidR="00DE5AFF" w:rsidRPr="00406ADE" w:rsidRDefault="00DE5AFF" w:rsidP="00AA31D1">
            <w:pPr>
              <w:tabs>
                <w:tab w:val="left" w:pos="450"/>
              </w:tabs>
              <w:spacing w:line="276" w:lineRule="auto"/>
              <w:jc w:val="both"/>
            </w:pPr>
            <w:r w:rsidRPr="00406ADE">
              <w:t>6</w:t>
            </w:r>
          </w:p>
        </w:tc>
        <w:tc>
          <w:tcPr>
            <w:tcW w:w="2323" w:type="dxa"/>
          </w:tcPr>
          <w:p w14:paraId="24870C6D"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Edit” menu kategori</w:t>
            </w:r>
          </w:p>
        </w:tc>
        <w:tc>
          <w:tcPr>
            <w:tcW w:w="3941" w:type="dxa"/>
          </w:tcPr>
          <w:p w14:paraId="6BF47A47" w14:textId="77777777" w:rsidR="00DE5AFF" w:rsidRPr="00406ADE" w:rsidRDefault="00DE5AFF" w:rsidP="00AA31D1">
            <w:pPr>
              <w:tabs>
                <w:tab w:val="left" w:pos="450"/>
              </w:tabs>
              <w:spacing w:line="276" w:lineRule="auto"/>
              <w:jc w:val="both"/>
            </w:pPr>
            <w:r w:rsidRPr="00406ADE">
              <w:t xml:space="preserve">Dapat mengubah data </w:t>
            </w:r>
            <w:r w:rsidRPr="00406ADE">
              <w:rPr>
                <w:i/>
                <w:iCs/>
              </w:rPr>
              <w:t xml:space="preserve">form </w:t>
            </w:r>
            <w:r w:rsidRPr="00406ADE">
              <w:t>kategori</w:t>
            </w:r>
          </w:p>
        </w:tc>
        <w:tc>
          <w:tcPr>
            <w:tcW w:w="2236" w:type="dxa"/>
          </w:tcPr>
          <w:p w14:paraId="1D03D6FA" w14:textId="49E0E2B9" w:rsidR="00DE5AFF" w:rsidRPr="00406ADE" w:rsidRDefault="003D6805" w:rsidP="00AA31D1">
            <w:pPr>
              <w:tabs>
                <w:tab w:val="left" w:pos="450"/>
              </w:tabs>
              <w:spacing w:line="276" w:lineRule="auto"/>
              <w:jc w:val="both"/>
            </w:pPr>
            <w:r>
              <w:rPr>
                <w:noProof/>
              </w:rPr>
              <w:pict w14:anchorId="6E0ED3D1">
                <v:rect id="Rectangle 48" o:spid="_x0000_s1073" style="position:absolute;left:0;text-align:left;margin-left:50.1pt;margin-top:1.2pt;width:24.8pt;height:14.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375AFEED" w14:textId="09CA8DF7" w:rsidR="00DE5AFF" w:rsidRPr="00406ADE" w:rsidRDefault="003D6805" w:rsidP="00AA31D1">
            <w:pPr>
              <w:tabs>
                <w:tab w:val="left" w:pos="450"/>
              </w:tabs>
              <w:spacing w:line="276" w:lineRule="auto"/>
              <w:jc w:val="both"/>
            </w:pPr>
            <w:r>
              <w:rPr>
                <w:noProof/>
              </w:rPr>
              <w:pict w14:anchorId="10FE608C">
                <v:rect id="Rectangle 49" o:spid="_x0000_s1072" style="position:absolute;left:0;text-align:left;margin-left:50.1pt;margin-top:14.3pt;width:24.8pt;height:14.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38F2963A"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0B448341" w14:textId="77777777" w:rsidTr="00AA31D1">
        <w:tc>
          <w:tcPr>
            <w:tcW w:w="510" w:type="dxa"/>
          </w:tcPr>
          <w:p w14:paraId="5B19C252" w14:textId="77777777" w:rsidR="00DE5AFF" w:rsidRPr="00406ADE" w:rsidRDefault="00DE5AFF" w:rsidP="00AA31D1">
            <w:pPr>
              <w:tabs>
                <w:tab w:val="left" w:pos="450"/>
              </w:tabs>
              <w:spacing w:line="276" w:lineRule="auto"/>
              <w:jc w:val="both"/>
            </w:pPr>
            <w:r w:rsidRPr="00406ADE">
              <w:t>7</w:t>
            </w:r>
          </w:p>
        </w:tc>
        <w:tc>
          <w:tcPr>
            <w:tcW w:w="2323" w:type="dxa"/>
          </w:tcPr>
          <w:p w14:paraId="06409A2F"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Hapus” menu kategori</w:t>
            </w:r>
          </w:p>
        </w:tc>
        <w:tc>
          <w:tcPr>
            <w:tcW w:w="3941" w:type="dxa"/>
          </w:tcPr>
          <w:p w14:paraId="7767C11B" w14:textId="77777777" w:rsidR="00DE5AFF" w:rsidRPr="00406ADE" w:rsidRDefault="00DE5AFF" w:rsidP="00AA31D1">
            <w:pPr>
              <w:tabs>
                <w:tab w:val="left" w:pos="450"/>
              </w:tabs>
              <w:spacing w:line="276" w:lineRule="auto"/>
              <w:jc w:val="both"/>
            </w:pPr>
            <w:r w:rsidRPr="00406ADE">
              <w:t xml:space="preserve">Dapat menghapus data </w:t>
            </w:r>
            <w:r w:rsidRPr="00406ADE">
              <w:rPr>
                <w:i/>
                <w:iCs/>
              </w:rPr>
              <w:t xml:space="preserve">form </w:t>
            </w:r>
            <w:r w:rsidRPr="00406ADE">
              <w:t>kategori</w:t>
            </w:r>
          </w:p>
        </w:tc>
        <w:tc>
          <w:tcPr>
            <w:tcW w:w="2236" w:type="dxa"/>
          </w:tcPr>
          <w:p w14:paraId="62682650" w14:textId="5627E5C3" w:rsidR="00DE5AFF" w:rsidRPr="00406ADE" w:rsidRDefault="003D6805" w:rsidP="00AA31D1">
            <w:pPr>
              <w:tabs>
                <w:tab w:val="left" w:pos="450"/>
              </w:tabs>
              <w:spacing w:line="276" w:lineRule="auto"/>
              <w:jc w:val="both"/>
            </w:pPr>
            <w:r>
              <w:rPr>
                <w:noProof/>
              </w:rPr>
              <w:pict w14:anchorId="6E05234B">
                <v:rect id="Rectangle 50" o:spid="_x0000_s1071" style="position:absolute;left:0;text-align:left;margin-left:50.1pt;margin-top:1.2pt;width:24.8pt;height:14.5pt;z-index:251645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5092AE7E" w14:textId="73AC1D30" w:rsidR="00DE5AFF" w:rsidRPr="00406ADE" w:rsidRDefault="003D6805" w:rsidP="00AA31D1">
            <w:pPr>
              <w:tabs>
                <w:tab w:val="left" w:pos="450"/>
              </w:tabs>
              <w:spacing w:line="276" w:lineRule="auto"/>
              <w:jc w:val="both"/>
            </w:pPr>
            <w:r>
              <w:rPr>
                <w:noProof/>
              </w:rPr>
              <w:pict w14:anchorId="4472657C">
                <v:rect id="Rectangle 51" o:spid="_x0000_s1070" style="position:absolute;left:0;text-align:left;margin-left:50.1pt;margin-top:14.3pt;width:24.8pt;height:14.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63CF30A"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3E539E78" w14:textId="77777777" w:rsidTr="00AA31D1">
        <w:tc>
          <w:tcPr>
            <w:tcW w:w="510" w:type="dxa"/>
          </w:tcPr>
          <w:p w14:paraId="5E6C0610" w14:textId="77777777" w:rsidR="00DE5AFF" w:rsidRPr="00406ADE" w:rsidRDefault="00DE5AFF" w:rsidP="00AA31D1">
            <w:pPr>
              <w:tabs>
                <w:tab w:val="left" w:pos="450"/>
              </w:tabs>
              <w:spacing w:line="276" w:lineRule="auto"/>
              <w:jc w:val="both"/>
            </w:pPr>
            <w:r w:rsidRPr="00406ADE">
              <w:t>8</w:t>
            </w:r>
          </w:p>
        </w:tc>
        <w:tc>
          <w:tcPr>
            <w:tcW w:w="2323" w:type="dxa"/>
          </w:tcPr>
          <w:p w14:paraId="71318F84" w14:textId="77777777" w:rsidR="00DE5AFF" w:rsidRPr="00406ADE" w:rsidRDefault="00DE5AFF" w:rsidP="00AA31D1">
            <w:pPr>
              <w:tabs>
                <w:tab w:val="left" w:pos="450"/>
              </w:tabs>
              <w:spacing w:line="276" w:lineRule="auto"/>
              <w:jc w:val="both"/>
            </w:pPr>
            <w:r w:rsidRPr="00406ADE">
              <w:rPr>
                <w:i/>
                <w:iCs/>
              </w:rPr>
              <w:t xml:space="preserve">Button </w:t>
            </w:r>
            <w:r w:rsidRPr="00406ADE">
              <w:t>“Berita” pada navbar menu Admin</w:t>
            </w:r>
          </w:p>
        </w:tc>
        <w:tc>
          <w:tcPr>
            <w:tcW w:w="3941" w:type="dxa"/>
          </w:tcPr>
          <w:p w14:paraId="155BB6E3" w14:textId="77777777" w:rsidR="00DE5AFF" w:rsidRPr="00406ADE" w:rsidRDefault="00DE5AFF" w:rsidP="00AA31D1">
            <w:pPr>
              <w:tabs>
                <w:tab w:val="left" w:pos="450"/>
              </w:tabs>
              <w:spacing w:line="276" w:lineRule="auto"/>
              <w:jc w:val="both"/>
            </w:pPr>
            <w:r w:rsidRPr="00406ADE">
              <w:t>Dapat mengalihkan ke halaman berita pada admin</w:t>
            </w:r>
          </w:p>
        </w:tc>
        <w:tc>
          <w:tcPr>
            <w:tcW w:w="2236" w:type="dxa"/>
          </w:tcPr>
          <w:p w14:paraId="7A83E6B9" w14:textId="51430243" w:rsidR="00DE5AFF" w:rsidRPr="00406ADE" w:rsidRDefault="003D6805" w:rsidP="00AA31D1">
            <w:pPr>
              <w:tabs>
                <w:tab w:val="left" w:pos="450"/>
              </w:tabs>
              <w:spacing w:line="276" w:lineRule="auto"/>
              <w:jc w:val="both"/>
            </w:pPr>
            <w:r>
              <w:rPr>
                <w:noProof/>
              </w:rPr>
              <w:pict w14:anchorId="50CFDC4B">
                <v:rect id="Rectangle 30" o:spid="_x0000_s1069" style="position:absolute;left:0;text-align:left;margin-left:50.1pt;margin-top:1.2pt;width:24.8pt;height:14.5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31373341" w14:textId="59162740" w:rsidR="00DE5AFF" w:rsidRPr="00406ADE" w:rsidRDefault="003D6805" w:rsidP="00AA31D1">
            <w:pPr>
              <w:tabs>
                <w:tab w:val="left" w:pos="450"/>
              </w:tabs>
              <w:spacing w:line="276" w:lineRule="auto"/>
              <w:jc w:val="both"/>
            </w:pPr>
            <w:r>
              <w:rPr>
                <w:noProof/>
              </w:rPr>
              <w:pict w14:anchorId="3D008C61">
                <v:rect id="Rectangle 31" o:spid="_x0000_s1068" style="position:absolute;left:0;text-align:left;margin-left:50.1pt;margin-top:14.3pt;width:24.8pt;height:14.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DB61BC2"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0C897AA9" w14:textId="77777777" w:rsidTr="00AA31D1">
        <w:tc>
          <w:tcPr>
            <w:tcW w:w="510" w:type="dxa"/>
          </w:tcPr>
          <w:p w14:paraId="28F335E4" w14:textId="77777777" w:rsidR="00DE5AFF" w:rsidRPr="00406ADE" w:rsidRDefault="00DE5AFF" w:rsidP="00AA31D1">
            <w:pPr>
              <w:tabs>
                <w:tab w:val="left" w:pos="450"/>
              </w:tabs>
              <w:spacing w:line="276" w:lineRule="auto"/>
              <w:jc w:val="both"/>
            </w:pPr>
            <w:r w:rsidRPr="00406ADE">
              <w:t>9</w:t>
            </w:r>
          </w:p>
        </w:tc>
        <w:tc>
          <w:tcPr>
            <w:tcW w:w="2323" w:type="dxa"/>
          </w:tcPr>
          <w:p w14:paraId="15672C92" w14:textId="77777777" w:rsidR="00DE5AFF" w:rsidRPr="00406ADE" w:rsidRDefault="00DE5AFF" w:rsidP="00AA31D1">
            <w:pPr>
              <w:tabs>
                <w:tab w:val="left" w:pos="450"/>
              </w:tabs>
              <w:spacing w:line="276" w:lineRule="auto"/>
              <w:jc w:val="both"/>
            </w:pPr>
            <w:r w:rsidRPr="00406ADE">
              <w:rPr>
                <w:i/>
                <w:iCs/>
              </w:rPr>
              <w:t xml:space="preserve">Button </w:t>
            </w:r>
            <w:r w:rsidRPr="00406ADE">
              <w:t>“Tambah” menu berita</w:t>
            </w:r>
          </w:p>
        </w:tc>
        <w:tc>
          <w:tcPr>
            <w:tcW w:w="3941" w:type="dxa"/>
          </w:tcPr>
          <w:p w14:paraId="32258E1E" w14:textId="77777777" w:rsidR="00DE5AFF" w:rsidRPr="00406ADE" w:rsidRDefault="00DE5AFF" w:rsidP="00AA31D1">
            <w:pPr>
              <w:tabs>
                <w:tab w:val="left" w:pos="450"/>
              </w:tabs>
              <w:spacing w:line="276"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berita</w:t>
            </w:r>
          </w:p>
        </w:tc>
        <w:tc>
          <w:tcPr>
            <w:tcW w:w="2236" w:type="dxa"/>
          </w:tcPr>
          <w:p w14:paraId="65C9EDC3" w14:textId="34AD544D" w:rsidR="00DE5AFF" w:rsidRPr="00406ADE" w:rsidRDefault="003D6805" w:rsidP="00AA31D1">
            <w:pPr>
              <w:tabs>
                <w:tab w:val="left" w:pos="450"/>
              </w:tabs>
              <w:spacing w:line="276" w:lineRule="auto"/>
              <w:jc w:val="both"/>
            </w:pPr>
            <w:r>
              <w:rPr>
                <w:noProof/>
              </w:rPr>
              <w:pict w14:anchorId="5A84D35C">
                <v:rect id="Rectangle 32" o:spid="_x0000_s1067" style="position:absolute;left:0;text-align:left;margin-left:50.1pt;margin-top:1.2pt;width:24.8pt;height:14.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0EB33C04" w14:textId="1C5C32E5" w:rsidR="00DE5AFF" w:rsidRPr="00406ADE" w:rsidRDefault="003D6805" w:rsidP="00AA31D1">
            <w:pPr>
              <w:tabs>
                <w:tab w:val="left" w:pos="450"/>
              </w:tabs>
              <w:spacing w:line="276" w:lineRule="auto"/>
              <w:jc w:val="both"/>
            </w:pPr>
            <w:r>
              <w:rPr>
                <w:noProof/>
              </w:rPr>
              <w:pict w14:anchorId="45D1CAC1">
                <v:rect id="Rectangle 33" o:spid="_x0000_s1066" style="position:absolute;left:0;text-align:left;margin-left:50.1pt;margin-top:14.3pt;width:24.8pt;height:14.5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0D1227B1"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27B0185A" w14:textId="77777777" w:rsidTr="00AA31D1">
        <w:tc>
          <w:tcPr>
            <w:tcW w:w="510" w:type="dxa"/>
          </w:tcPr>
          <w:p w14:paraId="11335234" w14:textId="77777777" w:rsidR="00DE5AFF" w:rsidRPr="00406ADE" w:rsidRDefault="00DE5AFF" w:rsidP="00AA31D1">
            <w:pPr>
              <w:tabs>
                <w:tab w:val="left" w:pos="450"/>
              </w:tabs>
              <w:spacing w:line="276" w:lineRule="auto"/>
              <w:jc w:val="both"/>
            </w:pPr>
            <w:r w:rsidRPr="00406ADE">
              <w:t>10</w:t>
            </w:r>
          </w:p>
        </w:tc>
        <w:tc>
          <w:tcPr>
            <w:tcW w:w="2323" w:type="dxa"/>
          </w:tcPr>
          <w:p w14:paraId="78E56031"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Edit” menu berita</w:t>
            </w:r>
          </w:p>
        </w:tc>
        <w:tc>
          <w:tcPr>
            <w:tcW w:w="3941" w:type="dxa"/>
          </w:tcPr>
          <w:p w14:paraId="12A826B3" w14:textId="77777777" w:rsidR="00DE5AFF" w:rsidRPr="00406ADE" w:rsidRDefault="00DE5AFF" w:rsidP="00AA31D1">
            <w:pPr>
              <w:tabs>
                <w:tab w:val="left" w:pos="450"/>
              </w:tabs>
              <w:spacing w:line="276" w:lineRule="auto"/>
              <w:jc w:val="both"/>
            </w:pPr>
            <w:r w:rsidRPr="00406ADE">
              <w:t xml:space="preserve">Dapat mengubah data </w:t>
            </w:r>
            <w:r w:rsidRPr="00406ADE">
              <w:rPr>
                <w:i/>
                <w:iCs/>
              </w:rPr>
              <w:t xml:space="preserve">form </w:t>
            </w:r>
            <w:r w:rsidRPr="00406ADE">
              <w:t>berita</w:t>
            </w:r>
          </w:p>
        </w:tc>
        <w:tc>
          <w:tcPr>
            <w:tcW w:w="2236" w:type="dxa"/>
          </w:tcPr>
          <w:p w14:paraId="57E14DE9" w14:textId="5DE81E73" w:rsidR="00DE5AFF" w:rsidRPr="00406ADE" w:rsidRDefault="003D6805" w:rsidP="00AA31D1">
            <w:pPr>
              <w:tabs>
                <w:tab w:val="left" w:pos="450"/>
              </w:tabs>
              <w:spacing w:line="276" w:lineRule="auto"/>
              <w:jc w:val="both"/>
            </w:pPr>
            <w:r>
              <w:rPr>
                <w:noProof/>
              </w:rPr>
              <w:pict w14:anchorId="717CDAF0">
                <v:rect id="Rectangle 52" o:spid="_x0000_s1065" style="position:absolute;left:0;text-align:left;margin-left:50.1pt;margin-top:1.2pt;width:24.8pt;height:14.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7976B5EA" w14:textId="6444B999" w:rsidR="00DE5AFF" w:rsidRPr="00406ADE" w:rsidRDefault="003D6805" w:rsidP="00AA31D1">
            <w:pPr>
              <w:tabs>
                <w:tab w:val="left" w:pos="450"/>
              </w:tabs>
              <w:spacing w:line="276" w:lineRule="auto"/>
              <w:jc w:val="both"/>
            </w:pPr>
            <w:r>
              <w:rPr>
                <w:noProof/>
              </w:rPr>
              <w:pict w14:anchorId="55316D8E">
                <v:rect id="Rectangle 53" o:spid="_x0000_s1064" style="position:absolute;left:0;text-align:left;margin-left:50.1pt;margin-top:14.3pt;width:24.8pt;height:14.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5A2DBCC8"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06DF1B8A" w14:textId="77777777" w:rsidTr="00AA31D1">
        <w:tc>
          <w:tcPr>
            <w:tcW w:w="510" w:type="dxa"/>
          </w:tcPr>
          <w:p w14:paraId="29A30A6A" w14:textId="77777777" w:rsidR="00DE5AFF" w:rsidRPr="00406ADE" w:rsidRDefault="00DE5AFF" w:rsidP="00AA31D1">
            <w:pPr>
              <w:tabs>
                <w:tab w:val="left" w:pos="450"/>
              </w:tabs>
              <w:spacing w:line="276" w:lineRule="auto"/>
              <w:jc w:val="both"/>
            </w:pPr>
            <w:r w:rsidRPr="00406ADE">
              <w:t>11</w:t>
            </w:r>
          </w:p>
        </w:tc>
        <w:tc>
          <w:tcPr>
            <w:tcW w:w="2323" w:type="dxa"/>
          </w:tcPr>
          <w:p w14:paraId="6ED3568D"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Hapus” menu berita</w:t>
            </w:r>
          </w:p>
        </w:tc>
        <w:tc>
          <w:tcPr>
            <w:tcW w:w="3941" w:type="dxa"/>
          </w:tcPr>
          <w:p w14:paraId="3CAC5B74" w14:textId="77777777" w:rsidR="00DE5AFF" w:rsidRPr="00406ADE" w:rsidRDefault="00DE5AFF" w:rsidP="00AA31D1">
            <w:pPr>
              <w:tabs>
                <w:tab w:val="left" w:pos="450"/>
              </w:tabs>
              <w:spacing w:line="276" w:lineRule="auto"/>
              <w:jc w:val="both"/>
            </w:pPr>
            <w:r w:rsidRPr="00406ADE">
              <w:t xml:space="preserve">Dapat menghapus data </w:t>
            </w:r>
            <w:r w:rsidRPr="00406ADE">
              <w:rPr>
                <w:i/>
                <w:iCs/>
              </w:rPr>
              <w:t xml:space="preserve">form </w:t>
            </w:r>
            <w:r w:rsidRPr="00406ADE">
              <w:t>berita</w:t>
            </w:r>
          </w:p>
        </w:tc>
        <w:tc>
          <w:tcPr>
            <w:tcW w:w="2236" w:type="dxa"/>
          </w:tcPr>
          <w:p w14:paraId="3B3D5146" w14:textId="5B7E12A3" w:rsidR="00DE5AFF" w:rsidRPr="00406ADE" w:rsidRDefault="003D6805" w:rsidP="00AA31D1">
            <w:pPr>
              <w:tabs>
                <w:tab w:val="left" w:pos="450"/>
              </w:tabs>
              <w:spacing w:line="276" w:lineRule="auto"/>
              <w:jc w:val="both"/>
            </w:pPr>
            <w:r>
              <w:rPr>
                <w:noProof/>
              </w:rPr>
              <w:pict w14:anchorId="3BAC4920">
                <v:rect id="Rectangle 54" o:spid="_x0000_s1063" style="position:absolute;left:0;text-align:left;margin-left:50.1pt;margin-top:1.2pt;width:24.8pt;height:14.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3A63C5FE" w14:textId="3AFA3696" w:rsidR="00DE5AFF" w:rsidRPr="00406ADE" w:rsidRDefault="003D6805" w:rsidP="00AA31D1">
            <w:pPr>
              <w:tabs>
                <w:tab w:val="left" w:pos="450"/>
              </w:tabs>
              <w:spacing w:line="276" w:lineRule="auto"/>
              <w:jc w:val="both"/>
            </w:pPr>
            <w:r>
              <w:rPr>
                <w:noProof/>
              </w:rPr>
              <w:pict w14:anchorId="29FF1CA2">
                <v:rect id="Rectangle 55" o:spid="_x0000_s1062" style="position:absolute;left:0;text-align:left;margin-left:50.1pt;margin-top:14.3pt;width:24.8pt;height:14.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0AF79C4"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25D7612D" w14:textId="77777777" w:rsidTr="00AA31D1">
        <w:tc>
          <w:tcPr>
            <w:tcW w:w="510" w:type="dxa"/>
          </w:tcPr>
          <w:p w14:paraId="38302D9D" w14:textId="77777777" w:rsidR="00DE5AFF" w:rsidRPr="00406ADE" w:rsidRDefault="00DE5AFF" w:rsidP="00AA31D1">
            <w:pPr>
              <w:tabs>
                <w:tab w:val="left" w:pos="450"/>
              </w:tabs>
              <w:spacing w:line="276" w:lineRule="auto"/>
              <w:jc w:val="both"/>
            </w:pPr>
            <w:r w:rsidRPr="00406ADE">
              <w:t>12</w:t>
            </w:r>
          </w:p>
        </w:tc>
        <w:tc>
          <w:tcPr>
            <w:tcW w:w="2323" w:type="dxa"/>
          </w:tcPr>
          <w:p w14:paraId="2B52A785" w14:textId="77777777" w:rsidR="00DE5AFF" w:rsidRPr="00406ADE" w:rsidRDefault="00DE5AFF" w:rsidP="00AA31D1">
            <w:pPr>
              <w:tabs>
                <w:tab w:val="left" w:pos="450"/>
              </w:tabs>
              <w:spacing w:line="276" w:lineRule="auto"/>
              <w:jc w:val="both"/>
            </w:pPr>
            <w:r w:rsidRPr="00406ADE">
              <w:rPr>
                <w:i/>
                <w:iCs/>
              </w:rPr>
              <w:t xml:space="preserve">Button </w:t>
            </w:r>
            <w:r w:rsidRPr="00406ADE">
              <w:t>“Konfigurasi” pada navbar menu Admin</w:t>
            </w:r>
          </w:p>
        </w:tc>
        <w:tc>
          <w:tcPr>
            <w:tcW w:w="3941" w:type="dxa"/>
          </w:tcPr>
          <w:p w14:paraId="1CF157BC" w14:textId="77777777" w:rsidR="00DE5AFF" w:rsidRPr="00406ADE" w:rsidRDefault="00DE5AFF" w:rsidP="00AA31D1">
            <w:pPr>
              <w:tabs>
                <w:tab w:val="left" w:pos="450"/>
              </w:tabs>
              <w:spacing w:line="276" w:lineRule="auto"/>
              <w:jc w:val="both"/>
            </w:pPr>
            <w:r w:rsidRPr="00406ADE">
              <w:t>Dapat mengalihkan ke halaman konfigurasi pada admin</w:t>
            </w:r>
          </w:p>
        </w:tc>
        <w:tc>
          <w:tcPr>
            <w:tcW w:w="2236" w:type="dxa"/>
          </w:tcPr>
          <w:p w14:paraId="71BF8689" w14:textId="180587FB" w:rsidR="00DE5AFF" w:rsidRPr="00406ADE" w:rsidRDefault="003D6805" w:rsidP="00AA31D1">
            <w:pPr>
              <w:tabs>
                <w:tab w:val="left" w:pos="450"/>
              </w:tabs>
              <w:spacing w:line="276" w:lineRule="auto"/>
              <w:jc w:val="both"/>
            </w:pPr>
            <w:r>
              <w:rPr>
                <w:noProof/>
              </w:rPr>
              <w:pict w14:anchorId="3A603607">
                <v:rect id="Rectangle 36" o:spid="_x0000_s1061" style="position:absolute;left:0;text-align:left;margin-left:50.1pt;margin-top:1.2pt;width:24.8pt;height:14.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5B991B4C" w14:textId="4BAAC546" w:rsidR="00DE5AFF" w:rsidRPr="00406ADE" w:rsidRDefault="003D6805" w:rsidP="00AA31D1">
            <w:pPr>
              <w:tabs>
                <w:tab w:val="left" w:pos="450"/>
              </w:tabs>
              <w:spacing w:line="276" w:lineRule="auto"/>
              <w:jc w:val="both"/>
            </w:pPr>
            <w:r>
              <w:rPr>
                <w:noProof/>
              </w:rPr>
              <w:pict w14:anchorId="11F3A918">
                <v:rect id="Rectangle 37" o:spid="_x0000_s1060" style="position:absolute;left:0;text-align:left;margin-left:50.1pt;margin-top:14.3pt;width:24.8pt;height:14.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BB9113F"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49B3CDE7" w14:textId="77777777" w:rsidTr="00AA31D1">
        <w:tc>
          <w:tcPr>
            <w:tcW w:w="510" w:type="dxa"/>
          </w:tcPr>
          <w:p w14:paraId="52B7B32B" w14:textId="77777777" w:rsidR="00DE5AFF" w:rsidRPr="00406ADE" w:rsidRDefault="00DE5AFF" w:rsidP="00AA31D1">
            <w:pPr>
              <w:tabs>
                <w:tab w:val="left" w:pos="450"/>
              </w:tabs>
              <w:spacing w:line="276" w:lineRule="auto"/>
              <w:jc w:val="both"/>
            </w:pPr>
            <w:r w:rsidRPr="00406ADE">
              <w:t>13</w:t>
            </w:r>
          </w:p>
        </w:tc>
        <w:tc>
          <w:tcPr>
            <w:tcW w:w="2323" w:type="dxa"/>
          </w:tcPr>
          <w:p w14:paraId="6C615ED2"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Browse” menu konfigurasi</w:t>
            </w:r>
          </w:p>
        </w:tc>
        <w:tc>
          <w:tcPr>
            <w:tcW w:w="3941" w:type="dxa"/>
          </w:tcPr>
          <w:p w14:paraId="6E7F9533" w14:textId="77777777" w:rsidR="00DE5AFF" w:rsidRPr="00406ADE" w:rsidRDefault="00DE5AFF" w:rsidP="00AA31D1">
            <w:pPr>
              <w:tabs>
                <w:tab w:val="left" w:pos="450"/>
              </w:tabs>
              <w:spacing w:line="276" w:lineRule="auto"/>
              <w:jc w:val="both"/>
            </w:pPr>
            <w:r w:rsidRPr="00406ADE">
              <w:t>Dapat mengalihkan ke pencarian file pada penyimpanan</w:t>
            </w:r>
          </w:p>
        </w:tc>
        <w:tc>
          <w:tcPr>
            <w:tcW w:w="2236" w:type="dxa"/>
          </w:tcPr>
          <w:p w14:paraId="2F8BA98F" w14:textId="1A1EDC6F" w:rsidR="00DE5AFF" w:rsidRPr="00406ADE" w:rsidRDefault="003D6805" w:rsidP="00AA31D1">
            <w:pPr>
              <w:tabs>
                <w:tab w:val="left" w:pos="450"/>
              </w:tabs>
              <w:spacing w:line="276" w:lineRule="auto"/>
              <w:jc w:val="both"/>
            </w:pPr>
            <w:r>
              <w:rPr>
                <w:noProof/>
              </w:rPr>
              <w:pict w14:anchorId="5319A6BF">
                <v:rect id="Rectangle 56" o:spid="_x0000_s1059" style="position:absolute;left:0;text-align:left;margin-left:50.1pt;margin-top:1.2pt;width:24.8pt;height:14.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1BF4994F" w14:textId="01416614" w:rsidR="00DE5AFF" w:rsidRPr="00406ADE" w:rsidRDefault="003D6805" w:rsidP="00AA31D1">
            <w:pPr>
              <w:tabs>
                <w:tab w:val="left" w:pos="450"/>
              </w:tabs>
              <w:spacing w:line="276" w:lineRule="auto"/>
              <w:jc w:val="both"/>
            </w:pPr>
            <w:r>
              <w:rPr>
                <w:noProof/>
              </w:rPr>
              <w:pict w14:anchorId="5C92A7EF">
                <v:rect id="Rectangle 57" o:spid="_x0000_s1058" style="position:absolute;left:0;text-align:left;margin-left:50.1pt;margin-top:14.3pt;width:24.8pt;height:14.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1AA34AF"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2E20F7B4" w14:textId="77777777" w:rsidTr="00AA31D1">
        <w:tc>
          <w:tcPr>
            <w:tcW w:w="510" w:type="dxa"/>
          </w:tcPr>
          <w:p w14:paraId="11EEF6D4" w14:textId="77777777" w:rsidR="00DE5AFF" w:rsidRPr="00406ADE" w:rsidRDefault="00DE5AFF" w:rsidP="00AA31D1">
            <w:pPr>
              <w:tabs>
                <w:tab w:val="left" w:pos="450"/>
              </w:tabs>
              <w:spacing w:line="276" w:lineRule="auto"/>
              <w:jc w:val="both"/>
            </w:pPr>
            <w:r w:rsidRPr="00406ADE">
              <w:t>14</w:t>
            </w:r>
          </w:p>
        </w:tc>
        <w:tc>
          <w:tcPr>
            <w:tcW w:w="2323" w:type="dxa"/>
          </w:tcPr>
          <w:p w14:paraId="177FE9AD" w14:textId="77777777" w:rsidR="00DE5AFF" w:rsidRPr="00406ADE" w:rsidRDefault="00DE5AFF" w:rsidP="00AA31D1">
            <w:pPr>
              <w:tabs>
                <w:tab w:val="left" w:pos="450"/>
              </w:tabs>
              <w:spacing w:line="276" w:lineRule="auto"/>
              <w:jc w:val="both"/>
              <w:rPr>
                <w:i/>
                <w:iCs/>
              </w:rPr>
            </w:pPr>
            <w:r w:rsidRPr="00406ADE">
              <w:rPr>
                <w:i/>
                <w:iCs/>
              </w:rPr>
              <w:t xml:space="preserve">Button </w:t>
            </w:r>
            <w:r w:rsidRPr="00406ADE">
              <w:t>“</w:t>
            </w:r>
            <w:r w:rsidRPr="00406ADE">
              <w:rPr>
                <w:i/>
                <w:iCs/>
              </w:rPr>
              <w:t>Upload</w:t>
            </w:r>
            <w:r w:rsidRPr="00406ADE">
              <w:t>” menu konfigurasi</w:t>
            </w:r>
          </w:p>
        </w:tc>
        <w:tc>
          <w:tcPr>
            <w:tcW w:w="3941" w:type="dxa"/>
          </w:tcPr>
          <w:p w14:paraId="21345057" w14:textId="77777777" w:rsidR="00DE5AFF" w:rsidRPr="00406ADE" w:rsidRDefault="00DE5AFF" w:rsidP="00AA31D1">
            <w:pPr>
              <w:tabs>
                <w:tab w:val="left" w:pos="450"/>
              </w:tabs>
              <w:spacing w:line="276" w:lineRule="auto"/>
              <w:jc w:val="both"/>
            </w:pPr>
            <w:r w:rsidRPr="00406ADE">
              <w:t>Dapat mengunggah file yang akan diunggah</w:t>
            </w:r>
          </w:p>
        </w:tc>
        <w:tc>
          <w:tcPr>
            <w:tcW w:w="2236" w:type="dxa"/>
          </w:tcPr>
          <w:p w14:paraId="6EFADFD0" w14:textId="657C929E" w:rsidR="00DE5AFF" w:rsidRPr="00406ADE" w:rsidRDefault="003D6805" w:rsidP="00AA31D1">
            <w:pPr>
              <w:tabs>
                <w:tab w:val="left" w:pos="450"/>
              </w:tabs>
              <w:spacing w:line="276" w:lineRule="auto"/>
              <w:jc w:val="both"/>
            </w:pPr>
            <w:r>
              <w:rPr>
                <w:noProof/>
              </w:rPr>
              <w:pict w14:anchorId="16E8366C">
                <v:rect id="Rectangle 58" o:spid="_x0000_s1057" style="position:absolute;left:0;text-align:left;margin-left:50.1pt;margin-top:1.2pt;width:24.8pt;height:14.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29690FF9" w14:textId="245387DF" w:rsidR="00DE5AFF" w:rsidRPr="00406ADE" w:rsidRDefault="003D6805" w:rsidP="00AA31D1">
            <w:pPr>
              <w:tabs>
                <w:tab w:val="left" w:pos="450"/>
              </w:tabs>
              <w:spacing w:line="276" w:lineRule="auto"/>
              <w:jc w:val="both"/>
            </w:pPr>
            <w:r>
              <w:rPr>
                <w:noProof/>
              </w:rPr>
              <w:pict w14:anchorId="0B7F0E48">
                <v:rect id="Rectangle 59" o:spid="_x0000_s1056" style="position:absolute;left:0;text-align:left;margin-left:50.1pt;margin-top:14.3pt;width:24.8pt;height:14.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3E967C07"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01C942FD" w14:textId="77777777" w:rsidTr="00AA31D1">
        <w:tc>
          <w:tcPr>
            <w:tcW w:w="510" w:type="dxa"/>
          </w:tcPr>
          <w:p w14:paraId="41CB8217" w14:textId="77777777" w:rsidR="00DE5AFF" w:rsidRPr="00406ADE" w:rsidRDefault="00DE5AFF" w:rsidP="00AA31D1">
            <w:pPr>
              <w:tabs>
                <w:tab w:val="left" w:pos="450"/>
              </w:tabs>
              <w:spacing w:line="276" w:lineRule="auto"/>
              <w:jc w:val="both"/>
            </w:pPr>
            <w:r w:rsidRPr="00406ADE">
              <w:t>15</w:t>
            </w:r>
          </w:p>
        </w:tc>
        <w:tc>
          <w:tcPr>
            <w:tcW w:w="2323" w:type="dxa"/>
          </w:tcPr>
          <w:p w14:paraId="374A940F" w14:textId="77777777" w:rsidR="00DE5AFF" w:rsidRPr="00406ADE" w:rsidRDefault="00DE5AFF" w:rsidP="00AA31D1">
            <w:pPr>
              <w:tabs>
                <w:tab w:val="left" w:pos="450"/>
              </w:tabs>
              <w:spacing w:line="276" w:lineRule="auto"/>
              <w:jc w:val="both"/>
            </w:pPr>
            <w:r w:rsidRPr="00406ADE">
              <w:rPr>
                <w:i/>
                <w:iCs/>
              </w:rPr>
              <w:t xml:space="preserve">Button </w:t>
            </w:r>
            <w:r w:rsidRPr="00406ADE">
              <w:t>“Tambah” menu konfigurasi</w:t>
            </w:r>
          </w:p>
        </w:tc>
        <w:tc>
          <w:tcPr>
            <w:tcW w:w="3941" w:type="dxa"/>
          </w:tcPr>
          <w:p w14:paraId="431EC5E9" w14:textId="77777777" w:rsidR="00DE5AFF" w:rsidRPr="00406ADE" w:rsidRDefault="00DE5AFF" w:rsidP="00AA31D1">
            <w:pPr>
              <w:tabs>
                <w:tab w:val="left" w:pos="450"/>
              </w:tabs>
              <w:spacing w:line="276"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onfigurasi</w:t>
            </w:r>
          </w:p>
        </w:tc>
        <w:tc>
          <w:tcPr>
            <w:tcW w:w="2236" w:type="dxa"/>
          </w:tcPr>
          <w:p w14:paraId="0E9B59E8" w14:textId="6F0A8D5C" w:rsidR="00DE5AFF" w:rsidRPr="00406ADE" w:rsidRDefault="003D6805" w:rsidP="00AA31D1">
            <w:pPr>
              <w:tabs>
                <w:tab w:val="left" w:pos="450"/>
              </w:tabs>
              <w:spacing w:line="276" w:lineRule="auto"/>
              <w:jc w:val="both"/>
            </w:pPr>
            <w:r>
              <w:rPr>
                <w:noProof/>
              </w:rPr>
              <w:pict w14:anchorId="683C5EB7">
                <v:rect id="Rectangle 38" o:spid="_x0000_s1055" style="position:absolute;left:0;text-align:left;margin-left:50.1pt;margin-top:1.2pt;width:24.8pt;height:14.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78D4E016" w14:textId="2C10F737" w:rsidR="00DE5AFF" w:rsidRPr="00406ADE" w:rsidRDefault="003D6805" w:rsidP="00AA31D1">
            <w:pPr>
              <w:tabs>
                <w:tab w:val="left" w:pos="450"/>
              </w:tabs>
              <w:spacing w:line="276" w:lineRule="auto"/>
              <w:jc w:val="both"/>
            </w:pPr>
            <w:r>
              <w:rPr>
                <w:noProof/>
              </w:rPr>
              <w:pict w14:anchorId="21B4B1AD">
                <v:rect id="Rectangle 39" o:spid="_x0000_s1054" style="position:absolute;left:0;text-align:left;margin-left:50.1pt;margin-top:14.3pt;width:24.8pt;height:14.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9A59EC9"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2DD5D857" w14:textId="77777777" w:rsidTr="00AA31D1">
        <w:tc>
          <w:tcPr>
            <w:tcW w:w="510" w:type="dxa"/>
          </w:tcPr>
          <w:p w14:paraId="211B9FB5" w14:textId="77777777" w:rsidR="00DE5AFF" w:rsidRPr="00406ADE" w:rsidRDefault="00DE5AFF" w:rsidP="00AA31D1">
            <w:pPr>
              <w:tabs>
                <w:tab w:val="left" w:pos="450"/>
              </w:tabs>
              <w:spacing w:line="276" w:lineRule="auto"/>
              <w:jc w:val="both"/>
            </w:pPr>
            <w:r w:rsidRPr="00406ADE">
              <w:t>16</w:t>
            </w:r>
          </w:p>
        </w:tc>
        <w:tc>
          <w:tcPr>
            <w:tcW w:w="2323" w:type="dxa"/>
          </w:tcPr>
          <w:p w14:paraId="3BCA9449" w14:textId="77777777" w:rsidR="00DE5AFF" w:rsidRPr="00406ADE" w:rsidRDefault="00DE5AFF" w:rsidP="00AA31D1">
            <w:pPr>
              <w:tabs>
                <w:tab w:val="left" w:pos="450"/>
              </w:tabs>
              <w:spacing w:line="276" w:lineRule="auto"/>
              <w:jc w:val="both"/>
            </w:pPr>
            <w:r w:rsidRPr="00406ADE">
              <w:rPr>
                <w:i/>
                <w:iCs/>
              </w:rPr>
              <w:t xml:space="preserve">Button </w:t>
            </w:r>
            <w:r w:rsidRPr="00406ADE">
              <w:t>“</w:t>
            </w:r>
            <w:r w:rsidRPr="00406ADE">
              <w:rPr>
                <w:i/>
                <w:iCs/>
              </w:rPr>
              <w:t>User</w:t>
            </w:r>
            <w:r w:rsidRPr="00406ADE">
              <w:t>” pada navbar menu Admin</w:t>
            </w:r>
          </w:p>
        </w:tc>
        <w:tc>
          <w:tcPr>
            <w:tcW w:w="3941" w:type="dxa"/>
          </w:tcPr>
          <w:p w14:paraId="65A78178" w14:textId="77777777" w:rsidR="00DE5AFF" w:rsidRPr="00406ADE" w:rsidRDefault="00DE5AFF" w:rsidP="00AA31D1">
            <w:pPr>
              <w:tabs>
                <w:tab w:val="left" w:pos="450"/>
              </w:tabs>
              <w:spacing w:line="276" w:lineRule="auto"/>
              <w:jc w:val="both"/>
            </w:pPr>
            <w:r w:rsidRPr="00406ADE">
              <w:t>Dapat mengalihkan ke halaman user pada admin</w:t>
            </w:r>
          </w:p>
        </w:tc>
        <w:tc>
          <w:tcPr>
            <w:tcW w:w="2236" w:type="dxa"/>
          </w:tcPr>
          <w:p w14:paraId="661EC756" w14:textId="0E4BB9E9" w:rsidR="00DE5AFF" w:rsidRPr="00406ADE" w:rsidRDefault="003D6805" w:rsidP="00AA31D1">
            <w:pPr>
              <w:tabs>
                <w:tab w:val="left" w:pos="450"/>
              </w:tabs>
              <w:spacing w:line="276" w:lineRule="auto"/>
              <w:jc w:val="both"/>
            </w:pPr>
            <w:r>
              <w:rPr>
                <w:noProof/>
              </w:rPr>
              <w:pict w14:anchorId="437583BD">
                <v:rect id="Rectangle 40" o:spid="_x0000_s1053" style="position:absolute;left:0;text-align:left;margin-left:50.1pt;margin-top:1.2pt;width:24.8pt;height:14.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45D219EA" w14:textId="405EEDD8" w:rsidR="00DE5AFF" w:rsidRPr="00406ADE" w:rsidRDefault="003D6805" w:rsidP="00AA31D1">
            <w:pPr>
              <w:tabs>
                <w:tab w:val="left" w:pos="450"/>
              </w:tabs>
              <w:spacing w:line="276" w:lineRule="auto"/>
              <w:jc w:val="both"/>
            </w:pPr>
            <w:r>
              <w:rPr>
                <w:noProof/>
              </w:rPr>
              <w:pict w14:anchorId="39B3C37A">
                <v:rect id="Rectangle 41" o:spid="_x0000_s1052" style="position:absolute;left:0;text-align:left;margin-left:50.1pt;margin-top:14.3pt;width:24.8pt;height:14.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8390086"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6D18BDD2" w14:textId="77777777" w:rsidTr="00AA31D1">
        <w:tc>
          <w:tcPr>
            <w:tcW w:w="510" w:type="dxa"/>
          </w:tcPr>
          <w:p w14:paraId="7FD95C44" w14:textId="77777777" w:rsidR="00DE5AFF" w:rsidRPr="00406ADE" w:rsidRDefault="00DE5AFF" w:rsidP="00AA31D1">
            <w:pPr>
              <w:tabs>
                <w:tab w:val="left" w:pos="450"/>
              </w:tabs>
              <w:spacing w:line="276" w:lineRule="auto"/>
              <w:jc w:val="both"/>
            </w:pPr>
            <w:r w:rsidRPr="00406ADE">
              <w:t>17</w:t>
            </w:r>
          </w:p>
        </w:tc>
        <w:tc>
          <w:tcPr>
            <w:tcW w:w="2323" w:type="dxa"/>
          </w:tcPr>
          <w:p w14:paraId="50B594AA" w14:textId="77777777" w:rsidR="00DE5AFF" w:rsidRPr="00406ADE" w:rsidRDefault="00DE5AFF" w:rsidP="00AA31D1">
            <w:pPr>
              <w:tabs>
                <w:tab w:val="left" w:pos="450"/>
              </w:tabs>
              <w:spacing w:line="276" w:lineRule="auto"/>
              <w:jc w:val="both"/>
            </w:pPr>
            <w:r w:rsidRPr="00406ADE">
              <w:rPr>
                <w:i/>
                <w:iCs/>
              </w:rPr>
              <w:t xml:space="preserve">Button </w:t>
            </w:r>
            <w:r w:rsidRPr="00406ADE">
              <w:t xml:space="preserve">“Tambah” menu </w:t>
            </w:r>
            <w:r w:rsidRPr="00406ADE">
              <w:rPr>
                <w:i/>
                <w:iCs/>
              </w:rPr>
              <w:t>user</w:t>
            </w:r>
          </w:p>
        </w:tc>
        <w:tc>
          <w:tcPr>
            <w:tcW w:w="3941" w:type="dxa"/>
          </w:tcPr>
          <w:p w14:paraId="61151041" w14:textId="77777777" w:rsidR="00DE5AFF" w:rsidRPr="00406ADE" w:rsidRDefault="00DE5AFF" w:rsidP="00AA31D1">
            <w:pPr>
              <w:tabs>
                <w:tab w:val="left" w:pos="450"/>
              </w:tabs>
              <w:spacing w:line="276"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user</w:t>
            </w:r>
          </w:p>
        </w:tc>
        <w:tc>
          <w:tcPr>
            <w:tcW w:w="2236" w:type="dxa"/>
          </w:tcPr>
          <w:p w14:paraId="001D66EF" w14:textId="793AFC14" w:rsidR="00DE5AFF" w:rsidRPr="00406ADE" w:rsidRDefault="003D6805" w:rsidP="00AA31D1">
            <w:pPr>
              <w:tabs>
                <w:tab w:val="left" w:pos="450"/>
              </w:tabs>
              <w:spacing w:line="276" w:lineRule="auto"/>
              <w:jc w:val="both"/>
            </w:pPr>
            <w:r>
              <w:rPr>
                <w:noProof/>
              </w:rPr>
              <w:pict w14:anchorId="1FE39795">
                <v:rect id="Rectangle 42" o:spid="_x0000_s1051" style="position:absolute;left:0;text-align:left;margin-left:50.1pt;margin-top:1.2pt;width:24.8pt;height:14.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03027FB9" w14:textId="7AD87B86" w:rsidR="00DE5AFF" w:rsidRPr="00406ADE" w:rsidRDefault="003D6805" w:rsidP="00AA31D1">
            <w:pPr>
              <w:tabs>
                <w:tab w:val="left" w:pos="450"/>
              </w:tabs>
              <w:spacing w:line="276" w:lineRule="auto"/>
              <w:jc w:val="both"/>
            </w:pPr>
            <w:r>
              <w:rPr>
                <w:noProof/>
              </w:rPr>
              <w:pict w14:anchorId="219F6453">
                <v:rect id="Rectangle 43" o:spid="_x0000_s1050" style="position:absolute;left:0;text-align:left;margin-left:50.1pt;margin-top:14.3pt;width:24.8pt;height:14.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1EA85B9" w14:textId="77777777" w:rsidR="00DE5AFF" w:rsidRPr="00406ADE" w:rsidRDefault="00DE5AFF" w:rsidP="00AA31D1">
            <w:pPr>
              <w:tabs>
                <w:tab w:val="left" w:pos="450"/>
              </w:tabs>
              <w:spacing w:line="276" w:lineRule="auto"/>
              <w:jc w:val="both"/>
              <w:rPr>
                <w:noProof/>
              </w:rPr>
            </w:pPr>
            <w:r w:rsidRPr="00406ADE">
              <w:lastRenderedPageBreak/>
              <w:t>Gagal</w:t>
            </w:r>
          </w:p>
        </w:tc>
      </w:tr>
      <w:tr w:rsidR="00DE5AFF" w:rsidRPr="00406ADE" w14:paraId="4B0A0C87" w14:textId="77777777" w:rsidTr="00AA31D1">
        <w:tc>
          <w:tcPr>
            <w:tcW w:w="510" w:type="dxa"/>
          </w:tcPr>
          <w:p w14:paraId="69370102" w14:textId="77777777" w:rsidR="00DE5AFF" w:rsidRPr="00406ADE" w:rsidRDefault="00DE5AFF" w:rsidP="00AA31D1">
            <w:pPr>
              <w:tabs>
                <w:tab w:val="left" w:pos="450"/>
              </w:tabs>
              <w:spacing w:line="276" w:lineRule="auto"/>
              <w:jc w:val="both"/>
            </w:pPr>
            <w:r w:rsidRPr="00406ADE">
              <w:lastRenderedPageBreak/>
              <w:t>18</w:t>
            </w:r>
          </w:p>
        </w:tc>
        <w:tc>
          <w:tcPr>
            <w:tcW w:w="2323" w:type="dxa"/>
          </w:tcPr>
          <w:p w14:paraId="7E2E988B" w14:textId="77777777" w:rsidR="00DE5AFF" w:rsidRPr="00406ADE" w:rsidRDefault="00DE5AFF" w:rsidP="00AA31D1">
            <w:pPr>
              <w:tabs>
                <w:tab w:val="left" w:pos="450"/>
              </w:tabs>
              <w:spacing w:line="276" w:lineRule="auto"/>
              <w:jc w:val="both"/>
            </w:pPr>
            <w:r w:rsidRPr="00406ADE">
              <w:rPr>
                <w:i/>
                <w:iCs/>
              </w:rPr>
              <w:t xml:space="preserve">Button </w:t>
            </w:r>
            <w:r w:rsidRPr="00406ADE">
              <w:t xml:space="preserve">“Edit” menu </w:t>
            </w:r>
            <w:r w:rsidRPr="00406ADE">
              <w:rPr>
                <w:i/>
                <w:iCs/>
              </w:rPr>
              <w:t>user</w:t>
            </w:r>
          </w:p>
        </w:tc>
        <w:tc>
          <w:tcPr>
            <w:tcW w:w="3941" w:type="dxa"/>
          </w:tcPr>
          <w:p w14:paraId="5C9EFF23" w14:textId="77777777" w:rsidR="00DE5AFF" w:rsidRPr="00406ADE" w:rsidRDefault="00DE5AFF" w:rsidP="00AA31D1">
            <w:pPr>
              <w:tabs>
                <w:tab w:val="left" w:pos="450"/>
              </w:tabs>
              <w:spacing w:line="276" w:lineRule="auto"/>
              <w:jc w:val="both"/>
            </w:pPr>
            <w:r w:rsidRPr="00406ADE">
              <w:t xml:space="preserve">Dapat mengubah data </w:t>
            </w:r>
            <w:r w:rsidRPr="00406ADE">
              <w:rPr>
                <w:i/>
                <w:iCs/>
              </w:rPr>
              <w:t>form user</w:t>
            </w:r>
          </w:p>
        </w:tc>
        <w:tc>
          <w:tcPr>
            <w:tcW w:w="2236" w:type="dxa"/>
          </w:tcPr>
          <w:p w14:paraId="5AAEB841" w14:textId="6F16EE40" w:rsidR="00DE5AFF" w:rsidRPr="00406ADE" w:rsidRDefault="003D6805" w:rsidP="00AA31D1">
            <w:pPr>
              <w:tabs>
                <w:tab w:val="left" w:pos="450"/>
              </w:tabs>
              <w:spacing w:line="276" w:lineRule="auto"/>
              <w:jc w:val="both"/>
            </w:pPr>
            <w:r>
              <w:rPr>
                <w:noProof/>
              </w:rPr>
              <w:pict w14:anchorId="66ABFD07">
                <v:rect id="Rectangle 44" o:spid="_x0000_s1049" style="position:absolute;left:0;text-align:left;margin-left:50.1pt;margin-top:1.2pt;width:24.8pt;height:14.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7BDF8DF2" w14:textId="1603B0E3" w:rsidR="00DE5AFF" w:rsidRPr="00406ADE" w:rsidRDefault="003D6805" w:rsidP="00AA31D1">
            <w:pPr>
              <w:tabs>
                <w:tab w:val="left" w:pos="450"/>
              </w:tabs>
              <w:spacing w:line="276" w:lineRule="auto"/>
              <w:jc w:val="both"/>
            </w:pPr>
            <w:r>
              <w:rPr>
                <w:noProof/>
              </w:rPr>
              <w:pict w14:anchorId="041ADFAD">
                <v:rect id="Rectangle 45" o:spid="_x0000_s1048" style="position:absolute;left:0;text-align:left;margin-left:50.1pt;margin-top:14.3pt;width:24.8pt;height:14.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4A55722D" w14:textId="77777777" w:rsidR="00DE5AFF" w:rsidRPr="00406ADE" w:rsidRDefault="00DE5AFF" w:rsidP="00AA31D1">
            <w:pPr>
              <w:tabs>
                <w:tab w:val="left" w:pos="450"/>
              </w:tabs>
              <w:spacing w:line="276" w:lineRule="auto"/>
              <w:jc w:val="both"/>
              <w:rPr>
                <w:noProof/>
              </w:rPr>
            </w:pPr>
            <w:r w:rsidRPr="00406ADE">
              <w:t>Gagal</w:t>
            </w:r>
          </w:p>
        </w:tc>
      </w:tr>
      <w:tr w:rsidR="00DE5AFF" w:rsidRPr="00406ADE" w14:paraId="4528CC9F" w14:textId="77777777" w:rsidTr="00AA31D1">
        <w:tc>
          <w:tcPr>
            <w:tcW w:w="510" w:type="dxa"/>
          </w:tcPr>
          <w:p w14:paraId="5B8F6B43" w14:textId="77777777" w:rsidR="00DE5AFF" w:rsidRPr="00406ADE" w:rsidRDefault="00DE5AFF" w:rsidP="00AA31D1">
            <w:pPr>
              <w:tabs>
                <w:tab w:val="left" w:pos="450"/>
              </w:tabs>
              <w:spacing w:line="276" w:lineRule="auto"/>
              <w:jc w:val="both"/>
            </w:pPr>
            <w:r w:rsidRPr="00406ADE">
              <w:t>19</w:t>
            </w:r>
          </w:p>
        </w:tc>
        <w:tc>
          <w:tcPr>
            <w:tcW w:w="2323" w:type="dxa"/>
          </w:tcPr>
          <w:p w14:paraId="2812C97A" w14:textId="77777777" w:rsidR="00DE5AFF" w:rsidRPr="00406ADE" w:rsidRDefault="00DE5AFF" w:rsidP="00AA31D1">
            <w:pPr>
              <w:tabs>
                <w:tab w:val="left" w:pos="450"/>
              </w:tabs>
              <w:spacing w:line="276" w:lineRule="auto"/>
              <w:jc w:val="both"/>
            </w:pPr>
            <w:r w:rsidRPr="00406ADE">
              <w:rPr>
                <w:i/>
                <w:iCs/>
              </w:rPr>
              <w:t xml:space="preserve">Button </w:t>
            </w:r>
            <w:r w:rsidRPr="00406ADE">
              <w:t xml:space="preserve">“Hapus” menu </w:t>
            </w:r>
            <w:r w:rsidRPr="00406ADE">
              <w:rPr>
                <w:i/>
                <w:iCs/>
              </w:rPr>
              <w:t>user</w:t>
            </w:r>
          </w:p>
        </w:tc>
        <w:tc>
          <w:tcPr>
            <w:tcW w:w="3941" w:type="dxa"/>
          </w:tcPr>
          <w:p w14:paraId="73C80284" w14:textId="77777777" w:rsidR="00DE5AFF" w:rsidRPr="00406ADE" w:rsidRDefault="00DE5AFF" w:rsidP="00AA31D1">
            <w:pPr>
              <w:tabs>
                <w:tab w:val="left" w:pos="450"/>
              </w:tabs>
              <w:spacing w:line="276" w:lineRule="auto"/>
              <w:jc w:val="both"/>
            </w:pPr>
            <w:r w:rsidRPr="00406ADE">
              <w:t xml:space="preserve">Dapat menghapus data </w:t>
            </w:r>
            <w:r w:rsidRPr="00406ADE">
              <w:rPr>
                <w:i/>
                <w:iCs/>
              </w:rPr>
              <w:t>form user</w:t>
            </w:r>
          </w:p>
        </w:tc>
        <w:tc>
          <w:tcPr>
            <w:tcW w:w="2236" w:type="dxa"/>
          </w:tcPr>
          <w:p w14:paraId="5B1580CE" w14:textId="7E9F65A1" w:rsidR="00DE5AFF" w:rsidRPr="00406ADE" w:rsidRDefault="003D6805" w:rsidP="00AA31D1">
            <w:pPr>
              <w:tabs>
                <w:tab w:val="left" w:pos="450"/>
              </w:tabs>
              <w:spacing w:line="276" w:lineRule="auto"/>
              <w:jc w:val="both"/>
            </w:pPr>
            <w:r>
              <w:rPr>
                <w:noProof/>
              </w:rPr>
              <w:pict w14:anchorId="3D12359C">
                <v:rect id="Rectangle 46" o:spid="_x0000_s1047" style="position:absolute;left:0;text-align:left;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DE5AFF" w:rsidRPr="00406ADE">
              <w:t>Sukses</w:t>
            </w:r>
          </w:p>
          <w:p w14:paraId="62FB4C9B" w14:textId="6038EF67" w:rsidR="00DE5AFF" w:rsidRPr="00406ADE" w:rsidRDefault="003D6805" w:rsidP="00AA31D1">
            <w:pPr>
              <w:tabs>
                <w:tab w:val="left" w:pos="450"/>
              </w:tabs>
              <w:spacing w:line="276" w:lineRule="auto"/>
              <w:jc w:val="both"/>
            </w:pPr>
            <w:r>
              <w:rPr>
                <w:noProof/>
              </w:rPr>
              <w:pict w14:anchorId="50080F1F">
                <v:rect id="Rectangle 47" o:spid="_x0000_s1046" style="position:absolute;left:0;text-align:left;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5DB6B41E" w14:textId="77777777" w:rsidR="00DE5AFF" w:rsidRPr="00406ADE" w:rsidRDefault="00DE5AFF" w:rsidP="00AA31D1">
            <w:pPr>
              <w:tabs>
                <w:tab w:val="left" w:pos="450"/>
              </w:tabs>
              <w:spacing w:line="276" w:lineRule="auto"/>
              <w:jc w:val="both"/>
              <w:rPr>
                <w:noProof/>
              </w:rPr>
            </w:pPr>
            <w:r w:rsidRPr="00406ADE">
              <w:t>Gagal</w:t>
            </w:r>
          </w:p>
        </w:tc>
      </w:tr>
      <w:tr w:rsidR="00F239D1" w:rsidRPr="00406ADE" w14:paraId="12222EC0" w14:textId="77777777" w:rsidTr="00AA31D1">
        <w:tc>
          <w:tcPr>
            <w:tcW w:w="510" w:type="dxa"/>
          </w:tcPr>
          <w:p w14:paraId="62CAD8D7" w14:textId="07356857" w:rsidR="00F239D1" w:rsidRPr="00406ADE" w:rsidRDefault="00F239D1" w:rsidP="00F239D1">
            <w:pPr>
              <w:tabs>
                <w:tab w:val="left" w:pos="450"/>
              </w:tabs>
              <w:spacing w:line="276" w:lineRule="auto"/>
              <w:jc w:val="both"/>
            </w:pPr>
            <w:r w:rsidRPr="00406ADE">
              <w:t>20</w:t>
            </w:r>
          </w:p>
        </w:tc>
        <w:tc>
          <w:tcPr>
            <w:tcW w:w="2323" w:type="dxa"/>
          </w:tcPr>
          <w:p w14:paraId="1AED8A79" w14:textId="1CCB82C1" w:rsidR="00F239D1" w:rsidRPr="00406ADE" w:rsidRDefault="00F239D1" w:rsidP="00F239D1">
            <w:pPr>
              <w:tabs>
                <w:tab w:val="left" w:pos="450"/>
              </w:tabs>
              <w:spacing w:line="276" w:lineRule="auto"/>
              <w:jc w:val="both"/>
              <w:rPr>
                <w:i/>
                <w:iCs/>
              </w:rPr>
            </w:pPr>
            <w:r w:rsidRPr="00406ADE">
              <w:rPr>
                <w:i/>
                <w:iCs/>
              </w:rPr>
              <w:t xml:space="preserve">Button </w:t>
            </w:r>
            <w:r w:rsidRPr="00406ADE">
              <w:t>“</w:t>
            </w:r>
            <w:r w:rsidRPr="00406ADE">
              <w:rPr>
                <w:i/>
                <w:iCs/>
              </w:rPr>
              <w:t>Log Out</w:t>
            </w:r>
            <w:r w:rsidRPr="00406ADE">
              <w:t>” pada navbar menu Admin</w:t>
            </w:r>
          </w:p>
        </w:tc>
        <w:tc>
          <w:tcPr>
            <w:tcW w:w="3941" w:type="dxa"/>
          </w:tcPr>
          <w:p w14:paraId="25E5F9AF" w14:textId="1513A7CB" w:rsidR="00F239D1" w:rsidRPr="00406ADE" w:rsidRDefault="00F239D1" w:rsidP="00F239D1">
            <w:pPr>
              <w:tabs>
                <w:tab w:val="left" w:pos="450"/>
              </w:tabs>
              <w:spacing w:line="276" w:lineRule="auto"/>
              <w:jc w:val="both"/>
            </w:pPr>
            <w:r w:rsidRPr="00406ADE">
              <w:t xml:space="preserve">Dapat keluar dari sistem admin dan mengalihkan ke halaman awal </w:t>
            </w:r>
            <w:r w:rsidRPr="00406ADE">
              <w:rPr>
                <w:i/>
                <w:iCs/>
              </w:rPr>
              <w:t xml:space="preserve">log in </w:t>
            </w:r>
          </w:p>
        </w:tc>
        <w:tc>
          <w:tcPr>
            <w:tcW w:w="2236" w:type="dxa"/>
          </w:tcPr>
          <w:p w14:paraId="19239242" w14:textId="0533C85E" w:rsidR="00F239D1" w:rsidRPr="00406ADE" w:rsidRDefault="003D6805" w:rsidP="00F239D1">
            <w:pPr>
              <w:tabs>
                <w:tab w:val="left" w:pos="450"/>
              </w:tabs>
              <w:spacing w:line="276" w:lineRule="auto"/>
              <w:jc w:val="both"/>
            </w:pPr>
            <w:r>
              <w:rPr>
                <w:noProof/>
              </w:rPr>
              <w:pict w14:anchorId="5B05B669">
                <v:rect id="Rectangle 78" o:spid="_x0000_s1045" style="position:absolute;left:0;text-align:left;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04AEBC21" w14:textId="2BA4AC70" w:rsidR="00F239D1" w:rsidRPr="00406ADE" w:rsidRDefault="003D6805" w:rsidP="00F239D1">
            <w:pPr>
              <w:tabs>
                <w:tab w:val="left" w:pos="450"/>
              </w:tabs>
              <w:spacing w:line="276" w:lineRule="auto"/>
              <w:jc w:val="both"/>
            </w:pPr>
            <w:r>
              <w:rPr>
                <w:noProof/>
              </w:rPr>
              <w:pict w14:anchorId="0565C0DE">
                <v:rect id="Rectangle 79" o:spid="_x0000_s1044" style="position:absolute;left:0;text-align:left;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02A86B1F" w14:textId="3E7402C6" w:rsidR="00F239D1" w:rsidRPr="00406ADE" w:rsidRDefault="00F239D1" w:rsidP="00F239D1">
            <w:pPr>
              <w:tabs>
                <w:tab w:val="left" w:pos="450"/>
              </w:tabs>
              <w:spacing w:line="276" w:lineRule="auto"/>
              <w:jc w:val="both"/>
              <w:rPr>
                <w:noProof/>
              </w:rPr>
            </w:pPr>
            <w:r w:rsidRPr="00406ADE">
              <w:t>Gagal</w:t>
            </w:r>
          </w:p>
        </w:tc>
      </w:tr>
      <w:tr w:rsidR="00F239D1" w:rsidRPr="00406ADE" w14:paraId="65012F9B" w14:textId="77777777" w:rsidTr="00AA31D1">
        <w:tc>
          <w:tcPr>
            <w:tcW w:w="510" w:type="dxa"/>
          </w:tcPr>
          <w:p w14:paraId="493ED4EA" w14:textId="75AC9719" w:rsidR="00F239D1" w:rsidRPr="00406ADE" w:rsidRDefault="00F239D1" w:rsidP="00F239D1">
            <w:pPr>
              <w:tabs>
                <w:tab w:val="left" w:pos="450"/>
              </w:tabs>
              <w:spacing w:line="276" w:lineRule="auto"/>
              <w:jc w:val="both"/>
            </w:pPr>
            <w:r w:rsidRPr="00406ADE">
              <w:t>21</w:t>
            </w:r>
          </w:p>
        </w:tc>
        <w:tc>
          <w:tcPr>
            <w:tcW w:w="2323" w:type="dxa"/>
          </w:tcPr>
          <w:p w14:paraId="0A7AF718" w14:textId="77777777" w:rsidR="00F239D1" w:rsidRPr="00406ADE" w:rsidRDefault="00F239D1" w:rsidP="00F239D1">
            <w:pPr>
              <w:tabs>
                <w:tab w:val="left" w:pos="450"/>
              </w:tabs>
              <w:spacing w:line="276" w:lineRule="auto"/>
              <w:jc w:val="both"/>
            </w:pPr>
            <w:r w:rsidRPr="00406ADE">
              <w:rPr>
                <w:i/>
                <w:iCs/>
              </w:rPr>
              <w:t>Load</w:t>
            </w:r>
            <w:r w:rsidRPr="00406ADE">
              <w:t xml:space="preserve"> halaman </w:t>
            </w:r>
            <w:r w:rsidRPr="00406ADE">
              <w:rPr>
                <w:i/>
                <w:iCs/>
              </w:rPr>
              <w:t xml:space="preserve">home </w:t>
            </w:r>
            <w:r w:rsidRPr="00406ADE">
              <w:t>Pengunjung</w:t>
            </w:r>
          </w:p>
        </w:tc>
        <w:tc>
          <w:tcPr>
            <w:tcW w:w="3941" w:type="dxa"/>
          </w:tcPr>
          <w:p w14:paraId="2A65FE48" w14:textId="77777777" w:rsidR="00F239D1" w:rsidRPr="00406ADE" w:rsidRDefault="00F239D1" w:rsidP="00F239D1">
            <w:pPr>
              <w:tabs>
                <w:tab w:val="left" w:pos="450"/>
              </w:tabs>
              <w:spacing w:line="276" w:lineRule="auto"/>
              <w:jc w:val="both"/>
            </w:pPr>
            <w:r w:rsidRPr="00406ADE">
              <w:t xml:space="preserve">Dapat menampilkan halaman beranda </w:t>
            </w:r>
            <w:r w:rsidRPr="00406ADE">
              <w:rPr>
                <w:i/>
                <w:iCs/>
              </w:rPr>
              <w:t xml:space="preserve">home </w:t>
            </w:r>
            <w:r w:rsidRPr="00406ADE">
              <w:t>pengunjung</w:t>
            </w:r>
          </w:p>
        </w:tc>
        <w:tc>
          <w:tcPr>
            <w:tcW w:w="2236" w:type="dxa"/>
          </w:tcPr>
          <w:p w14:paraId="25D8CA3A" w14:textId="425DE259" w:rsidR="00F239D1" w:rsidRPr="00406ADE" w:rsidRDefault="003D6805" w:rsidP="00F239D1">
            <w:pPr>
              <w:tabs>
                <w:tab w:val="left" w:pos="450"/>
              </w:tabs>
              <w:spacing w:line="276" w:lineRule="auto"/>
              <w:jc w:val="both"/>
            </w:pPr>
            <w:r>
              <w:rPr>
                <w:noProof/>
              </w:rPr>
              <w:pict w14:anchorId="06994E4F">
                <v:rect id="Rectangle 60" o:spid="_x0000_s1043" style="position:absolute;left:0;text-align:left;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08D2E425" w14:textId="5032D302" w:rsidR="00F239D1" w:rsidRPr="00406ADE" w:rsidRDefault="003D6805" w:rsidP="00F239D1">
            <w:pPr>
              <w:tabs>
                <w:tab w:val="left" w:pos="450"/>
              </w:tabs>
              <w:spacing w:line="276" w:lineRule="auto"/>
              <w:jc w:val="both"/>
            </w:pPr>
            <w:r>
              <w:rPr>
                <w:noProof/>
              </w:rPr>
              <w:pict w14:anchorId="7B8FA17B">
                <v:rect id="Rectangle 61" o:spid="_x0000_s1042" style="position:absolute;left:0;text-align:left;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D872773"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21569590" w14:textId="77777777" w:rsidTr="00AA31D1">
        <w:tc>
          <w:tcPr>
            <w:tcW w:w="510" w:type="dxa"/>
          </w:tcPr>
          <w:p w14:paraId="798C3C6D" w14:textId="63CCE820" w:rsidR="00F239D1" w:rsidRPr="00406ADE" w:rsidRDefault="00F239D1" w:rsidP="00F239D1">
            <w:pPr>
              <w:tabs>
                <w:tab w:val="left" w:pos="450"/>
              </w:tabs>
              <w:spacing w:line="276" w:lineRule="auto"/>
              <w:jc w:val="both"/>
            </w:pPr>
            <w:r w:rsidRPr="00406ADE">
              <w:t>22</w:t>
            </w:r>
          </w:p>
        </w:tc>
        <w:tc>
          <w:tcPr>
            <w:tcW w:w="2323" w:type="dxa"/>
          </w:tcPr>
          <w:p w14:paraId="13F709C0"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Edukasi” pada navbar menu Pengunjung</w:t>
            </w:r>
          </w:p>
        </w:tc>
        <w:tc>
          <w:tcPr>
            <w:tcW w:w="3941" w:type="dxa"/>
          </w:tcPr>
          <w:p w14:paraId="073DD0D0" w14:textId="77777777" w:rsidR="00F239D1" w:rsidRPr="00406ADE" w:rsidRDefault="00F239D1" w:rsidP="00F239D1">
            <w:pPr>
              <w:tabs>
                <w:tab w:val="left" w:pos="450"/>
              </w:tabs>
              <w:spacing w:line="276" w:lineRule="auto"/>
              <w:jc w:val="both"/>
            </w:pPr>
            <w:r w:rsidRPr="00406ADE">
              <w:t xml:space="preserve">Dapat menampilkan halaman beranda </w:t>
            </w:r>
            <w:r w:rsidRPr="00406ADE">
              <w:rPr>
                <w:i/>
                <w:iCs/>
              </w:rPr>
              <w:t xml:space="preserve">home </w:t>
            </w:r>
            <w:r w:rsidRPr="00406ADE">
              <w:t>pengunjung</w:t>
            </w:r>
          </w:p>
        </w:tc>
        <w:tc>
          <w:tcPr>
            <w:tcW w:w="2236" w:type="dxa"/>
          </w:tcPr>
          <w:p w14:paraId="698068AB" w14:textId="1FF14F70" w:rsidR="00F239D1" w:rsidRPr="00406ADE" w:rsidRDefault="003D6805" w:rsidP="00F239D1">
            <w:pPr>
              <w:tabs>
                <w:tab w:val="left" w:pos="450"/>
              </w:tabs>
              <w:spacing w:line="276" w:lineRule="auto"/>
              <w:jc w:val="both"/>
            </w:pPr>
            <w:r>
              <w:rPr>
                <w:noProof/>
              </w:rPr>
              <w:pict w14:anchorId="033EEC06">
                <v:rect id="Rectangle 62" o:spid="_x0000_s1041" style="position:absolute;left:0;text-align:left;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7E3C4F4B" w14:textId="260BC121" w:rsidR="00F239D1" w:rsidRPr="00406ADE" w:rsidRDefault="003D6805" w:rsidP="00F239D1">
            <w:pPr>
              <w:tabs>
                <w:tab w:val="left" w:pos="450"/>
              </w:tabs>
              <w:spacing w:line="276" w:lineRule="auto"/>
              <w:jc w:val="both"/>
            </w:pPr>
            <w:r>
              <w:rPr>
                <w:noProof/>
              </w:rPr>
              <w:pict w14:anchorId="0DE85B85">
                <v:rect id="Rectangle 63" o:spid="_x0000_s1040" style="position:absolute;left:0;text-align:left;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6ABAF504"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1B9AC66B" w14:textId="77777777" w:rsidTr="00AA31D1">
        <w:tc>
          <w:tcPr>
            <w:tcW w:w="510" w:type="dxa"/>
          </w:tcPr>
          <w:p w14:paraId="11B47980" w14:textId="4EB90BA7" w:rsidR="00F239D1" w:rsidRPr="00406ADE" w:rsidRDefault="00F239D1" w:rsidP="00F239D1">
            <w:pPr>
              <w:tabs>
                <w:tab w:val="left" w:pos="450"/>
              </w:tabs>
              <w:spacing w:line="276" w:lineRule="auto"/>
              <w:jc w:val="both"/>
            </w:pPr>
            <w:r w:rsidRPr="00406ADE">
              <w:t>23</w:t>
            </w:r>
          </w:p>
        </w:tc>
        <w:tc>
          <w:tcPr>
            <w:tcW w:w="2323" w:type="dxa"/>
          </w:tcPr>
          <w:p w14:paraId="53A5E237"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w:t>
            </w:r>
            <w:r w:rsidRPr="00406ADE">
              <w:rPr>
                <w:i/>
                <w:iCs/>
              </w:rPr>
              <w:t>Search</w:t>
            </w:r>
            <w:r w:rsidRPr="00406ADE">
              <w:t>” pada navbar menu Pengunjung</w:t>
            </w:r>
          </w:p>
        </w:tc>
        <w:tc>
          <w:tcPr>
            <w:tcW w:w="3941" w:type="dxa"/>
          </w:tcPr>
          <w:p w14:paraId="1DE43318" w14:textId="77777777" w:rsidR="00F239D1" w:rsidRPr="00406ADE" w:rsidRDefault="00F239D1" w:rsidP="00F239D1">
            <w:pPr>
              <w:tabs>
                <w:tab w:val="left" w:pos="450"/>
              </w:tabs>
              <w:spacing w:line="276" w:lineRule="auto"/>
              <w:jc w:val="both"/>
            </w:pPr>
            <w:r w:rsidRPr="00406ADE">
              <w:t xml:space="preserve">Dapat menampilkan pencarian di halaman beranda </w:t>
            </w:r>
            <w:r w:rsidRPr="00406ADE">
              <w:rPr>
                <w:i/>
                <w:iCs/>
              </w:rPr>
              <w:t xml:space="preserve">home </w:t>
            </w:r>
            <w:r w:rsidRPr="00406ADE">
              <w:t>pengunjung</w:t>
            </w:r>
          </w:p>
        </w:tc>
        <w:tc>
          <w:tcPr>
            <w:tcW w:w="2236" w:type="dxa"/>
          </w:tcPr>
          <w:p w14:paraId="5688F4C3" w14:textId="59473147" w:rsidR="00F239D1" w:rsidRPr="00406ADE" w:rsidRDefault="003D6805" w:rsidP="00F239D1">
            <w:pPr>
              <w:tabs>
                <w:tab w:val="left" w:pos="450"/>
              </w:tabs>
              <w:spacing w:line="276" w:lineRule="auto"/>
              <w:jc w:val="both"/>
            </w:pPr>
            <w:r>
              <w:rPr>
                <w:noProof/>
              </w:rPr>
              <w:pict w14:anchorId="2AFD7A3D">
                <v:rect id="Rectangle 64" o:spid="_x0000_s1039" style="position:absolute;left:0;text-align:left;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5F22BCE5" w14:textId="60022014" w:rsidR="00F239D1" w:rsidRPr="00406ADE" w:rsidRDefault="003D6805" w:rsidP="00F239D1">
            <w:pPr>
              <w:tabs>
                <w:tab w:val="left" w:pos="450"/>
              </w:tabs>
              <w:spacing w:line="276" w:lineRule="auto"/>
              <w:jc w:val="both"/>
            </w:pPr>
            <w:r>
              <w:rPr>
                <w:noProof/>
              </w:rPr>
              <w:pict w14:anchorId="0C457765">
                <v:rect id="Rectangle 65" o:spid="_x0000_s1038" style="position:absolute;left:0;text-align:left;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52B59826"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78C62318" w14:textId="77777777" w:rsidTr="00AA31D1">
        <w:tc>
          <w:tcPr>
            <w:tcW w:w="510" w:type="dxa"/>
          </w:tcPr>
          <w:p w14:paraId="1BBABDD5" w14:textId="3BEF68D8" w:rsidR="00F239D1" w:rsidRPr="00406ADE" w:rsidRDefault="00F239D1" w:rsidP="00F239D1">
            <w:pPr>
              <w:tabs>
                <w:tab w:val="left" w:pos="450"/>
              </w:tabs>
              <w:spacing w:line="276" w:lineRule="auto"/>
              <w:jc w:val="both"/>
            </w:pPr>
            <w:r w:rsidRPr="00406ADE">
              <w:t>24</w:t>
            </w:r>
          </w:p>
        </w:tc>
        <w:tc>
          <w:tcPr>
            <w:tcW w:w="2323" w:type="dxa"/>
          </w:tcPr>
          <w:p w14:paraId="66114861"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Berita” pada navbar menu Pengunjung</w:t>
            </w:r>
          </w:p>
        </w:tc>
        <w:tc>
          <w:tcPr>
            <w:tcW w:w="3941" w:type="dxa"/>
          </w:tcPr>
          <w:p w14:paraId="40128D53" w14:textId="77777777" w:rsidR="00F239D1" w:rsidRPr="00406ADE" w:rsidRDefault="00F239D1" w:rsidP="00F239D1">
            <w:pPr>
              <w:tabs>
                <w:tab w:val="left" w:pos="450"/>
              </w:tabs>
              <w:spacing w:line="276" w:lineRule="auto"/>
              <w:jc w:val="both"/>
            </w:pPr>
            <w:r w:rsidRPr="00406ADE">
              <w:t>Dapat menampilkan halaman beranda berita</w:t>
            </w:r>
            <w:r w:rsidRPr="00406ADE">
              <w:rPr>
                <w:i/>
                <w:iCs/>
              </w:rPr>
              <w:t xml:space="preserve"> </w:t>
            </w:r>
            <w:r w:rsidRPr="00406ADE">
              <w:t>pengunjung</w:t>
            </w:r>
          </w:p>
        </w:tc>
        <w:tc>
          <w:tcPr>
            <w:tcW w:w="2236" w:type="dxa"/>
          </w:tcPr>
          <w:p w14:paraId="22C48C0F" w14:textId="5A683881" w:rsidR="00F239D1" w:rsidRPr="00406ADE" w:rsidRDefault="003D6805" w:rsidP="00F239D1">
            <w:pPr>
              <w:tabs>
                <w:tab w:val="left" w:pos="450"/>
              </w:tabs>
              <w:spacing w:line="276" w:lineRule="auto"/>
              <w:jc w:val="both"/>
            </w:pPr>
            <w:r>
              <w:rPr>
                <w:noProof/>
              </w:rPr>
              <w:pict w14:anchorId="25D7947D">
                <v:rect id="Rectangle 66" o:spid="_x0000_s1037" style="position:absolute;left:0;text-align:left;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693DEC4B" w14:textId="498FB0BA" w:rsidR="00F239D1" w:rsidRPr="00406ADE" w:rsidRDefault="003D6805" w:rsidP="00F239D1">
            <w:pPr>
              <w:tabs>
                <w:tab w:val="left" w:pos="450"/>
              </w:tabs>
              <w:spacing w:line="276" w:lineRule="auto"/>
              <w:jc w:val="both"/>
            </w:pPr>
            <w:r>
              <w:rPr>
                <w:noProof/>
              </w:rPr>
              <w:pict w14:anchorId="49CC9C29">
                <v:rect id="Rectangle 67" o:spid="_x0000_s1036" style="position:absolute;left:0;text-align:left;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079EF914"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07A930C3" w14:textId="77777777" w:rsidTr="00AA31D1">
        <w:tc>
          <w:tcPr>
            <w:tcW w:w="510" w:type="dxa"/>
          </w:tcPr>
          <w:p w14:paraId="643D3DB6" w14:textId="14FBC661" w:rsidR="00F239D1" w:rsidRPr="00406ADE" w:rsidRDefault="00F239D1" w:rsidP="00F239D1">
            <w:pPr>
              <w:tabs>
                <w:tab w:val="left" w:pos="450"/>
              </w:tabs>
              <w:spacing w:line="276" w:lineRule="auto"/>
              <w:jc w:val="both"/>
            </w:pPr>
            <w:r w:rsidRPr="00406ADE">
              <w:t>25</w:t>
            </w:r>
          </w:p>
        </w:tc>
        <w:tc>
          <w:tcPr>
            <w:tcW w:w="2323" w:type="dxa"/>
          </w:tcPr>
          <w:p w14:paraId="1C7561D6" w14:textId="77777777" w:rsidR="00F239D1" w:rsidRPr="00406ADE" w:rsidRDefault="00F239D1" w:rsidP="00F239D1">
            <w:pPr>
              <w:tabs>
                <w:tab w:val="left" w:pos="450"/>
              </w:tabs>
              <w:spacing w:line="276" w:lineRule="auto"/>
              <w:jc w:val="both"/>
              <w:rPr>
                <w:i/>
                <w:iCs/>
              </w:rPr>
            </w:pPr>
            <w:r w:rsidRPr="00406ADE">
              <w:rPr>
                <w:i/>
                <w:iCs/>
              </w:rPr>
              <w:t xml:space="preserve">Card </w:t>
            </w:r>
            <w:r w:rsidRPr="00406ADE">
              <w:t>Berita pada halaman Pengunjung</w:t>
            </w:r>
          </w:p>
        </w:tc>
        <w:tc>
          <w:tcPr>
            <w:tcW w:w="3941" w:type="dxa"/>
          </w:tcPr>
          <w:p w14:paraId="5E3705BD" w14:textId="77777777" w:rsidR="00F239D1" w:rsidRPr="00406ADE" w:rsidRDefault="00F239D1" w:rsidP="00F239D1">
            <w:pPr>
              <w:tabs>
                <w:tab w:val="left" w:pos="450"/>
              </w:tabs>
              <w:spacing w:line="276" w:lineRule="auto"/>
              <w:jc w:val="both"/>
            </w:pPr>
            <w:r w:rsidRPr="00406ADE">
              <w:t>Dapat menampilkan halaman berita</w:t>
            </w:r>
            <w:r w:rsidRPr="00406ADE">
              <w:rPr>
                <w:i/>
                <w:iCs/>
              </w:rPr>
              <w:t xml:space="preserve"> </w:t>
            </w:r>
            <w:r w:rsidRPr="00406ADE">
              <w:t>pengunjung</w:t>
            </w:r>
          </w:p>
        </w:tc>
        <w:tc>
          <w:tcPr>
            <w:tcW w:w="2236" w:type="dxa"/>
          </w:tcPr>
          <w:p w14:paraId="7FE409EF" w14:textId="1A5721CA" w:rsidR="00F239D1" w:rsidRPr="00406ADE" w:rsidRDefault="003D6805" w:rsidP="00F239D1">
            <w:pPr>
              <w:tabs>
                <w:tab w:val="left" w:pos="450"/>
              </w:tabs>
              <w:spacing w:line="276" w:lineRule="auto"/>
              <w:jc w:val="both"/>
            </w:pPr>
            <w:r>
              <w:rPr>
                <w:noProof/>
              </w:rPr>
              <w:pict w14:anchorId="46DFFF6F">
                <v:rect id="Rectangle 68" o:spid="_x0000_s1035" style="position:absolute;left:0;text-align:left;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6A5E13B4" w14:textId="3A668469" w:rsidR="00F239D1" w:rsidRPr="00406ADE" w:rsidRDefault="003D6805" w:rsidP="00F239D1">
            <w:pPr>
              <w:tabs>
                <w:tab w:val="left" w:pos="450"/>
              </w:tabs>
              <w:spacing w:line="276" w:lineRule="auto"/>
              <w:jc w:val="both"/>
            </w:pPr>
            <w:r>
              <w:rPr>
                <w:noProof/>
              </w:rPr>
              <w:pict w14:anchorId="3CD10982">
                <v:rect id="Rectangle 69" o:spid="_x0000_s1034" style="position:absolute;left:0;text-align:left;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3626C03A"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29470AC9" w14:textId="77777777" w:rsidTr="00AA31D1">
        <w:tc>
          <w:tcPr>
            <w:tcW w:w="510" w:type="dxa"/>
          </w:tcPr>
          <w:p w14:paraId="00C06B75" w14:textId="134D461B" w:rsidR="00F239D1" w:rsidRPr="00406ADE" w:rsidRDefault="00F239D1" w:rsidP="00F239D1">
            <w:pPr>
              <w:tabs>
                <w:tab w:val="left" w:pos="450"/>
              </w:tabs>
              <w:spacing w:line="276" w:lineRule="auto"/>
              <w:jc w:val="both"/>
            </w:pPr>
            <w:r w:rsidRPr="00406ADE">
              <w:t>26</w:t>
            </w:r>
          </w:p>
        </w:tc>
        <w:tc>
          <w:tcPr>
            <w:tcW w:w="2323" w:type="dxa"/>
          </w:tcPr>
          <w:p w14:paraId="70E706F9"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Kuis” pada navbar menu Pengunjung</w:t>
            </w:r>
          </w:p>
        </w:tc>
        <w:tc>
          <w:tcPr>
            <w:tcW w:w="3941" w:type="dxa"/>
          </w:tcPr>
          <w:p w14:paraId="6A036362" w14:textId="77777777" w:rsidR="00F239D1" w:rsidRPr="00406ADE" w:rsidRDefault="00F239D1" w:rsidP="00F239D1">
            <w:pPr>
              <w:tabs>
                <w:tab w:val="left" w:pos="450"/>
              </w:tabs>
              <w:spacing w:line="276" w:lineRule="auto"/>
              <w:jc w:val="both"/>
            </w:pPr>
            <w:r w:rsidRPr="00406ADE">
              <w:t>Dapat menampilkan halaman beranda kuis</w:t>
            </w:r>
            <w:r w:rsidRPr="00406ADE">
              <w:rPr>
                <w:i/>
                <w:iCs/>
              </w:rPr>
              <w:t xml:space="preserve"> </w:t>
            </w:r>
            <w:r w:rsidRPr="00406ADE">
              <w:t>pengunjung</w:t>
            </w:r>
          </w:p>
        </w:tc>
        <w:tc>
          <w:tcPr>
            <w:tcW w:w="2236" w:type="dxa"/>
          </w:tcPr>
          <w:p w14:paraId="1F08A5C2" w14:textId="66E34C6E" w:rsidR="00F239D1" w:rsidRPr="00406ADE" w:rsidRDefault="003D6805" w:rsidP="00F239D1">
            <w:pPr>
              <w:tabs>
                <w:tab w:val="left" w:pos="450"/>
              </w:tabs>
              <w:spacing w:line="276" w:lineRule="auto"/>
              <w:jc w:val="both"/>
            </w:pPr>
            <w:r>
              <w:rPr>
                <w:noProof/>
              </w:rPr>
              <w:pict w14:anchorId="5B159ADF">
                <v:rect id="Rectangle 70" o:spid="_x0000_s1033" style="position:absolute;left:0;text-align:left;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29CBC052" w14:textId="4D285B6B" w:rsidR="00F239D1" w:rsidRPr="00406ADE" w:rsidRDefault="003D6805" w:rsidP="00F239D1">
            <w:pPr>
              <w:tabs>
                <w:tab w:val="left" w:pos="450"/>
              </w:tabs>
              <w:spacing w:line="276" w:lineRule="auto"/>
              <w:jc w:val="both"/>
            </w:pPr>
            <w:r>
              <w:rPr>
                <w:noProof/>
              </w:rPr>
              <w:pict w14:anchorId="369A0115">
                <v:rect id="Rectangle 71" o:spid="_x0000_s1032" style="position:absolute;left:0;text-align:left;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089DD027"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7506613D" w14:textId="77777777" w:rsidTr="00AA31D1">
        <w:tc>
          <w:tcPr>
            <w:tcW w:w="510" w:type="dxa"/>
          </w:tcPr>
          <w:p w14:paraId="257597B7" w14:textId="5A799FD9" w:rsidR="00F239D1" w:rsidRPr="00406ADE" w:rsidRDefault="00F239D1" w:rsidP="00F239D1">
            <w:pPr>
              <w:tabs>
                <w:tab w:val="left" w:pos="450"/>
              </w:tabs>
              <w:spacing w:line="276" w:lineRule="auto"/>
              <w:jc w:val="both"/>
            </w:pPr>
            <w:r w:rsidRPr="00406ADE">
              <w:t>27</w:t>
            </w:r>
          </w:p>
        </w:tc>
        <w:tc>
          <w:tcPr>
            <w:tcW w:w="2323" w:type="dxa"/>
          </w:tcPr>
          <w:p w14:paraId="2B4A0107" w14:textId="77777777" w:rsidR="00F239D1" w:rsidRPr="00406ADE" w:rsidRDefault="00F239D1" w:rsidP="00F239D1">
            <w:pPr>
              <w:tabs>
                <w:tab w:val="left" w:pos="450"/>
              </w:tabs>
              <w:spacing w:line="276" w:lineRule="auto"/>
              <w:jc w:val="both"/>
              <w:rPr>
                <w:i/>
                <w:iCs/>
              </w:rPr>
            </w:pPr>
            <w:r w:rsidRPr="00406ADE">
              <w:rPr>
                <w:i/>
                <w:iCs/>
              </w:rPr>
              <w:t xml:space="preserve">Card </w:t>
            </w:r>
            <w:r w:rsidRPr="00406ADE">
              <w:t>Kuis pada halaman Pengunjung</w:t>
            </w:r>
          </w:p>
        </w:tc>
        <w:tc>
          <w:tcPr>
            <w:tcW w:w="3941" w:type="dxa"/>
          </w:tcPr>
          <w:p w14:paraId="51163033" w14:textId="77777777" w:rsidR="00F239D1" w:rsidRPr="00406ADE" w:rsidRDefault="00F239D1" w:rsidP="00F239D1">
            <w:pPr>
              <w:tabs>
                <w:tab w:val="left" w:pos="450"/>
              </w:tabs>
              <w:spacing w:line="276" w:lineRule="auto"/>
              <w:jc w:val="both"/>
            </w:pPr>
            <w:r w:rsidRPr="00406ADE">
              <w:t>Dapat menampilkan halaman kuis</w:t>
            </w:r>
            <w:r w:rsidRPr="00406ADE">
              <w:rPr>
                <w:i/>
                <w:iCs/>
              </w:rPr>
              <w:t xml:space="preserve"> </w:t>
            </w:r>
            <w:r w:rsidRPr="00406ADE">
              <w:t>pengunjung</w:t>
            </w:r>
          </w:p>
        </w:tc>
        <w:tc>
          <w:tcPr>
            <w:tcW w:w="2236" w:type="dxa"/>
          </w:tcPr>
          <w:p w14:paraId="5B43F961" w14:textId="7DF2FD64" w:rsidR="00F239D1" w:rsidRPr="00406ADE" w:rsidRDefault="003D6805" w:rsidP="00F239D1">
            <w:pPr>
              <w:tabs>
                <w:tab w:val="left" w:pos="450"/>
              </w:tabs>
              <w:spacing w:line="276" w:lineRule="auto"/>
              <w:jc w:val="both"/>
            </w:pPr>
            <w:r>
              <w:rPr>
                <w:noProof/>
              </w:rPr>
              <w:pict w14:anchorId="6533593A">
                <v:rect id="Rectangle 72" o:spid="_x0000_s1031" style="position:absolute;left:0;text-align:left;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59C2EACF" w14:textId="0FDB8613" w:rsidR="00F239D1" w:rsidRPr="00406ADE" w:rsidRDefault="003D6805" w:rsidP="00F239D1">
            <w:pPr>
              <w:tabs>
                <w:tab w:val="left" w:pos="450"/>
              </w:tabs>
              <w:spacing w:line="276" w:lineRule="auto"/>
              <w:jc w:val="both"/>
            </w:pPr>
            <w:r>
              <w:rPr>
                <w:noProof/>
              </w:rPr>
              <w:pict w14:anchorId="36AFC313">
                <v:rect id="Rectangle 73" o:spid="_x0000_s1030" style="position:absolute;left:0;text-align:left;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5B6E89C"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13DBF693" w14:textId="77777777" w:rsidTr="00AA31D1">
        <w:tc>
          <w:tcPr>
            <w:tcW w:w="510" w:type="dxa"/>
          </w:tcPr>
          <w:p w14:paraId="10CD66B0" w14:textId="2AA1DEBA" w:rsidR="00F239D1" w:rsidRPr="00406ADE" w:rsidRDefault="00F239D1" w:rsidP="00F239D1">
            <w:pPr>
              <w:tabs>
                <w:tab w:val="left" w:pos="450"/>
              </w:tabs>
              <w:spacing w:line="276" w:lineRule="auto"/>
              <w:jc w:val="both"/>
            </w:pPr>
            <w:r w:rsidRPr="00406ADE">
              <w:t>28</w:t>
            </w:r>
          </w:p>
        </w:tc>
        <w:tc>
          <w:tcPr>
            <w:tcW w:w="2323" w:type="dxa"/>
          </w:tcPr>
          <w:p w14:paraId="32E9156D"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jawaban pada halaman kuis</w:t>
            </w:r>
          </w:p>
        </w:tc>
        <w:tc>
          <w:tcPr>
            <w:tcW w:w="3941" w:type="dxa"/>
          </w:tcPr>
          <w:p w14:paraId="32E7C5DF" w14:textId="77777777" w:rsidR="00F239D1" w:rsidRPr="00406ADE" w:rsidRDefault="00F239D1" w:rsidP="00F239D1">
            <w:pPr>
              <w:tabs>
                <w:tab w:val="left" w:pos="450"/>
              </w:tabs>
              <w:spacing w:line="276" w:lineRule="auto"/>
              <w:jc w:val="both"/>
            </w:pPr>
            <w:r w:rsidRPr="00406ADE">
              <w:t>Dapat mengunci pilihan jawaban dari kuis</w:t>
            </w:r>
          </w:p>
        </w:tc>
        <w:tc>
          <w:tcPr>
            <w:tcW w:w="2236" w:type="dxa"/>
          </w:tcPr>
          <w:p w14:paraId="009EDC99" w14:textId="2AA67CEC" w:rsidR="00F239D1" w:rsidRPr="00406ADE" w:rsidRDefault="003D6805" w:rsidP="00F239D1">
            <w:pPr>
              <w:tabs>
                <w:tab w:val="left" w:pos="450"/>
              </w:tabs>
              <w:spacing w:line="276" w:lineRule="auto"/>
              <w:jc w:val="both"/>
            </w:pPr>
            <w:r>
              <w:rPr>
                <w:noProof/>
              </w:rPr>
              <w:pict w14:anchorId="128F9DD4">
                <v:rect id="Rectangle 74" o:spid="_x0000_s1029" style="position:absolute;left:0;text-align:left;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6981923A" w14:textId="0810D01A" w:rsidR="00F239D1" w:rsidRPr="00406ADE" w:rsidRDefault="003D6805" w:rsidP="00F239D1">
            <w:pPr>
              <w:tabs>
                <w:tab w:val="left" w:pos="450"/>
              </w:tabs>
              <w:spacing w:line="276" w:lineRule="auto"/>
              <w:jc w:val="both"/>
            </w:pPr>
            <w:r>
              <w:rPr>
                <w:noProof/>
              </w:rPr>
              <w:pict w14:anchorId="1AA35C18">
                <v:rect id="Rectangle 75" o:spid="_x0000_s1028" style="position:absolute;left:0;text-align:left;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2AD3A133" w14:textId="77777777" w:rsidR="00F239D1" w:rsidRPr="00406ADE" w:rsidRDefault="00F239D1" w:rsidP="00F239D1">
            <w:pPr>
              <w:tabs>
                <w:tab w:val="left" w:pos="450"/>
              </w:tabs>
              <w:spacing w:line="276" w:lineRule="auto"/>
              <w:jc w:val="both"/>
              <w:rPr>
                <w:noProof/>
              </w:rPr>
            </w:pPr>
            <w:r w:rsidRPr="00406ADE">
              <w:t>Gagal</w:t>
            </w:r>
          </w:p>
        </w:tc>
      </w:tr>
      <w:tr w:rsidR="00F239D1" w:rsidRPr="00406ADE" w14:paraId="5D436A68" w14:textId="77777777" w:rsidTr="00AA31D1">
        <w:tc>
          <w:tcPr>
            <w:tcW w:w="510" w:type="dxa"/>
          </w:tcPr>
          <w:p w14:paraId="788F1F18" w14:textId="1FFF14F5" w:rsidR="00F239D1" w:rsidRPr="00406ADE" w:rsidRDefault="00F239D1" w:rsidP="00F239D1">
            <w:pPr>
              <w:tabs>
                <w:tab w:val="left" w:pos="450"/>
              </w:tabs>
              <w:spacing w:line="276" w:lineRule="auto"/>
              <w:jc w:val="both"/>
            </w:pPr>
            <w:r w:rsidRPr="00406ADE">
              <w:t>29</w:t>
            </w:r>
          </w:p>
        </w:tc>
        <w:tc>
          <w:tcPr>
            <w:tcW w:w="2323" w:type="dxa"/>
          </w:tcPr>
          <w:p w14:paraId="25A8D6AE" w14:textId="77777777" w:rsidR="00F239D1" w:rsidRPr="00406ADE" w:rsidRDefault="00F239D1" w:rsidP="00F239D1">
            <w:pPr>
              <w:tabs>
                <w:tab w:val="left" w:pos="450"/>
              </w:tabs>
              <w:spacing w:line="276" w:lineRule="auto"/>
              <w:jc w:val="both"/>
              <w:rPr>
                <w:i/>
                <w:iCs/>
              </w:rPr>
            </w:pPr>
            <w:r w:rsidRPr="00406ADE">
              <w:rPr>
                <w:i/>
                <w:iCs/>
              </w:rPr>
              <w:t xml:space="preserve">Button </w:t>
            </w:r>
            <w:r w:rsidRPr="00406ADE">
              <w:t>“</w:t>
            </w:r>
            <w:r w:rsidRPr="00406ADE">
              <w:rPr>
                <w:i/>
                <w:iCs/>
              </w:rPr>
              <w:t>Next</w:t>
            </w:r>
            <w:r w:rsidRPr="00406ADE">
              <w:t>” pada halaman kuis</w:t>
            </w:r>
          </w:p>
        </w:tc>
        <w:tc>
          <w:tcPr>
            <w:tcW w:w="3941" w:type="dxa"/>
          </w:tcPr>
          <w:p w14:paraId="59408788" w14:textId="77777777" w:rsidR="00F239D1" w:rsidRPr="00406ADE" w:rsidRDefault="00F239D1" w:rsidP="00F239D1">
            <w:pPr>
              <w:tabs>
                <w:tab w:val="left" w:pos="450"/>
              </w:tabs>
              <w:spacing w:line="276" w:lineRule="auto"/>
              <w:jc w:val="both"/>
            </w:pPr>
            <w:r w:rsidRPr="00406ADE">
              <w:t>Dapat menampilkan soal kuis selanjutnya</w:t>
            </w:r>
          </w:p>
        </w:tc>
        <w:tc>
          <w:tcPr>
            <w:tcW w:w="2236" w:type="dxa"/>
          </w:tcPr>
          <w:p w14:paraId="1B9C60B3" w14:textId="1233FB9E" w:rsidR="00F239D1" w:rsidRPr="00406ADE" w:rsidRDefault="003D6805" w:rsidP="00F239D1">
            <w:pPr>
              <w:tabs>
                <w:tab w:val="left" w:pos="450"/>
              </w:tabs>
              <w:spacing w:line="276" w:lineRule="auto"/>
              <w:jc w:val="both"/>
            </w:pPr>
            <w:r>
              <w:rPr>
                <w:noProof/>
              </w:rPr>
              <w:pict w14:anchorId="790A10D0">
                <v:rect id="Rectangle 76" o:spid="_x0000_s1027" style="position:absolute;left:0;text-align:left;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w:r>
            <w:r w:rsidR="00F239D1" w:rsidRPr="00406ADE">
              <w:t>Sukses</w:t>
            </w:r>
          </w:p>
          <w:p w14:paraId="593662E8" w14:textId="2BF096F5" w:rsidR="00F239D1" w:rsidRPr="00406ADE" w:rsidRDefault="003D6805" w:rsidP="00F239D1">
            <w:pPr>
              <w:tabs>
                <w:tab w:val="left" w:pos="450"/>
              </w:tabs>
              <w:spacing w:line="276" w:lineRule="auto"/>
              <w:jc w:val="both"/>
            </w:pPr>
            <w:r>
              <w:rPr>
                <w:noProof/>
              </w:rPr>
              <w:pict w14:anchorId="0450D463">
                <v:rect id="Rectangle 77" o:spid="_x0000_s1026" style="position:absolute;left:0;text-align:left;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w:r>
          </w:p>
          <w:p w14:paraId="167D3ABF" w14:textId="77777777" w:rsidR="00F239D1" w:rsidRPr="00406ADE" w:rsidRDefault="00F239D1" w:rsidP="00F239D1">
            <w:pPr>
              <w:keepNext/>
              <w:tabs>
                <w:tab w:val="left" w:pos="450"/>
              </w:tabs>
              <w:spacing w:line="276" w:lineRule="auto"/>
              <w:jc w:val="both"/>
              <w:rPr>
                <w:noProof/>
              </w:rPr>
            </w:pPr>
            <w:r w:rsidRPr="00406ADE">
              <w:t>Gagal</w:t>
            </w:r>
          </w:p>
        </w:tc>
      </w:tr>
    </w:tbl>
    <w:p w14:paraId="1A494DCC" w14:textId="77777777" w:rsidR="009B2F53" w:rsidRPr="00406ADE" w:rsidRDefault="009B2F53" w:rsidP="00F724BB">
      <w:pPr>
        <w:pStyle w:val="Caption"/>
        <w:jc w:val="center"/>
        <w:rPr>
          <w:color w:val="FFFFFF" w:themeColor="background1"/>
        </w:rPr>
      </w:pPr>
    </w:p>
    <w:p w14:paraId="1C5FDC92" w14:textId="77777777" w:rsidR="009B2F53" w:rsidRPr="00406ADE" w:rsidRDefault="009B2F53" w:rsidP="00F724BB">
      <w:pPr>
        <w:pStyle w:val="Caption"/>
        <w:jc w:val="center"/>
        <w:rPr>
          <w:color w:val="FFFFFF" w:themeColor="background1"/>
        </w:rPr>
      </w:pPr>
    </w:p>
    <w:p w14:paraId="499FF664" w14:textId="77777777" w:rsidR="009B2F53" w:rsidRPr="00406ADE" w:rsidRDefault="009B2F53" w:rsidP="00F724BB">
      <w:pPr>
        <w:pStyle w:val="Caption"/>
        <w:jc w:val="center"/>
        <w:rPr>
          <w:color w:val="FFFFFF" w:themeColor="background1"/>
        </w:rPr>
      </w:pPr>
    </w:p>
    <w:p w14:paraId="08E7B340" w14:textId="77777777" w:rsidR="009B2F53" w:rsidRPr="00406ADE" w:rsidRDefault="009B2F53" w:rsidP="00F724BB">
      <w:pPr>
        <w:pStyle w:val="Caption"/>
        <w:jc w:val="center"/>
        <w:rPr>
          <w:color w:val="FFFFFF" w:themeColor="background1"/>
        </w:rPr>
      </w:pPr>
    </w:p>
    <w:p w14:paraId="118ED767" w14:textId="6AA7D78A" w:rsidR="00A97A8F" w:rsidRPr="00406ADE" w:rsidRDefault="009B2F53" w:rsidP="00786602">
      <w:pPr>
        <w:pStyle w:val="Caption"/>
        <w:spacing w:line="360" w:lineRule="auto"/>
        <w:ind w:left="1800" w:firstLine="360"/>
        <w:jc w:val="both"/>
        <w:rPr>
          <w:i w:val="0"/>
          <w:iCs w:val="0"/>
          <w:color w:val="auto"/>
          <w:sz w:val="24"/>
          <w:szCs w:val="24"/>
        </w:rPr>
      </w:pPr>
      <w:r w:rsidRPr="00406ADE">
        <w:rPr>
          <w:i w:val="0"/>
          <w:iCs w:val="0"/>
          <w:color w:val="auto"/>
          <w:sz w:val="24"/>
          <w:szCs w:val="24"/>
        </w:rPr>
        <w:lastRenderedPageBreak/>
        <w:t xml:space="preserve">Uji </w:t>
      </w:r>
      <w:proofErr w:type="gramStart"/>
      <w:r w:rsidRPr="00406ADE">
        <w:rPr>
          <w:i w:val="0"/>
          <w:iCs w:val="0"/>
          <w:color w:val="auto"/>
          <w:sz w:val="24"/>
          <w:szCs w:val="24"/>
        </w:rPr>
        <w:t>UAT</w:t>
      </w:r>
      <w:r w:rsidR="00A97A8F" w:rsidRPr="00406ADE">
        <w:rPr>
          <w:i w:val="0"/>
          <w:iCs w:val="0"/>
          <w:color w:val="auto"/>
          <w:sz w:val="24"/>
          <w:szCs w:val="24"/>
        </w:rPr>
        <w:t xml:space="preserve">  </w:t>
      </w:r>
      <w:r w:rsidR="00A97A8F" w:rsidRPr="00406ADE">
        <w:rPr>
          <w:color w:val="auto"/>
          <w:sz w:val="24"/>
          <w:szCs w:val="24"/>
        </w:rPr>
        <w:t>(</w:t>
      </w:r>
      <w:proofErr w:type="gramEnd"/>
      <w:r w:rsidR="00A97A8F" w:rsidRPr="00406ADE">
        <w:rPr>
          <w:color w:val="auto"/>
          <w:sz w:val="24"/>
          <w:szCs w:val="24"/>
        </w:rPr>
        <w:t>User Acceptance Test)</w:t>
      </w:r>
      <w:r w:rsidR="00A97A8F" w:rsidRPr="00406ADE">
        <w:rPr>
          <w:i w:val="0"/>
          <w:iCs w:val="0"/>
          <w:color w:val="auto"/>
          <w:sz w:val="24"/>
          <w:szCs w:val="24"/>
        </w:rPr>
        <w:t xml:space="preserve"> </w:t>
      </w:r>
      <w:r w:rsidRPr="00406ADE">
        <w:rPr>
          <w:i w:val="0"/>
          <w:iCs w:val="0"/>
          <w:color w:val="auto"/>
          <w:sz w:val="24"/>
          <w:szCs w:val="24"/>
        </w:rPr>
        <w:t xml:space="preserve"> disebut sebagai uji tahap akhir pada testing yang dijalankan untuk mengetahui apakah masih terdapat </w:t>
      </w:r>
      <w:r w:rsidRPr="00406ADE">
        <w:rPr>
          <w:color w:val="auto"/>
          <w:sz w:val="24"/>
          <w:szCs w:val="24"/>
        </w:rPr>
        <w:t>defect</w:t>
      </w:r>
      <w:r w:rsidRPr="00406ADE">
        <w:rPr>
          <w:i w:val="0"/>
          <w:iCs w:val="0"/>
          <w:color w:val="auto"/>
          <w:sz w:val="24"/>
          <w:szCs w:val="24"/>
        </w:rPr>
        <w:t xml:space="preserve"> atau tidak pada aplikasi/</w:t>
      </w:r>
      <w:r w:rsidRPr="00406ADE">
        <w:rPr>
          <w:color w:val="auto"/>
          <w:sz w:val="24"/>
          <w:szCs w:val="24"/>
        </w:rPr>
        <w:t>software</w:t>
      </w:r>
      <w:r w:rsidRPr="00406ADE">
        <w:rPr>
          <w:i w:val="0"/>
          <w:iCs w:val="0"/>
          <w:color w:val="auto"/>
          <w:sz w:val="24"/>
          <w:szCs w:val="24"/>
        </w:rPr>
        <w:t xml:space="preserve"> yang dikembangkan. Alpha testing dilakukan pada metode UAT ini. Pada tahap ini pengguna dan pengembang saling melakukan testing secara interaktif. </w:t>
      </w:r>
      <w:r w:rsidR="00786602" w:rsidRPr="00406ADE">
        <w:rPr>
          <w:i w:val="0"/>
          <w:iCs w:val="0"/>
          <w:color w:val="auto"/>
          <w:sz w:val="24"/>
          <w:szCs w:val="24"/>
        </w:rPr>
        <w:t>Dengan menggunakan metode ini maka ak</w:t>
      </w:r>
      <w:r w:rsidR="00864642" w:rsidRPr="00406ADE">
        <w:rPr>
          <w:i w:val="0"/>
          <w:iCs w:val="0"/>
          <w:color w:val="auto"/>
          <w:sz w:val="24"/>
          <w:szCs w:val="24"/>
        </w:rPr>
        <w:t>a</w:t>
      </w:r>
      <w:r w:rsidR="00786602" w:rsidRPr="00406ADE">
        <w:rPr>
          <w:i w:val="0"/>
          <w:iCs w:val="0"/>
          <w:color w:val="auto"/>
          <w:sz w:val="24"/>
          <w:szCs w:val="24"/>
        </w:rPr>
        <w:t>n diketahui sejauh mana sistem dapat difahami oleh pengguna</w:t>
      </w:r>
      <w:r w:rsidR="00786602" w:rsidRPr="00406ADE">
        <w:rPr>
          <w:i w:val="0"/>
          <w:iCs w:val="0"/>
          <w:color w:val="auto"/>
          <w:sz w:val="24"/>
          <w:szCs w:val="24"/>
        </w:rPr>
        <w:fldChar w:fldCharType="begin"/>
      </w:r>
      <w:r w:rsidR="003D6805">
        <w:rPr>
          <w:i w:val="0"/>
          <w:iCs w:val="0"/>
          <w:color w:val="auto"/>
          <w:sz w:val="24"/>
          <w:szCs w:val="24"/>
        </w:rPr>
        <w:instrText xml:space="preserve"> ADDIN ZOTERO_ITEM CSL_CITATION {"citationID":"KHxS7Y73","properties":{"formattedCitation":"[17]","plainCitation":"[17]","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406ADE">
        <w:rPr>
          <w:i w:val="0"/>
          <w:iCs w:val="0"/>
          <w:color w:val="auto"/>
          <w:sz w:val="24"/>
          <w:szCs w:val="24"/>
        </w:rPr>
        <w:fldChar w:fldCharType="separate"/>
      </w:r>
      <w:r w:rsidR="003D6805" w:rsidRPr="003D6805">
        <w:rPr>
          <w:sz w:val="24"/>
        </w:rPr>
        <w:t>[17]</w:t>
      </w:r>
      <w:r w:rsidR="00786602" w:rsidRPr="00406ADE">
        <w:rPr>
          <w:i w:val="0"/>
          <w:iCs w:val="0"/>
          <w:color w:val="auto"/>
          <w:sz w:val="24"/>
          <w:szCs w:val="24"/>
        </w:rPr>
        <w:fldChar w:fldCharType="end"/>
      </w:r>
      <w:r w:rsidR="00786602" w:rsidRPr="00406ADE">
        <w:rPr>
          <w:i w:val="0"/>
          <w:iCs w:val="0"/>
          <w:color w:val="auto"/>
          <w:sz w:val="24"/>
          <w:szCs w:val="24"/>
        </w:rPr>
        <w:t xml:space="preserve">. </w:t>
      </w:r>
      <w:r w:rsidRPr="00406ADE">
        <w:rPr>
          <w:i w:val="0"/>
          <w:iCs w:val="0"/>
          <w:color w:val="auto"/>
          <w:sz w:val="24"/>
          <w:szCs w:val="24"/>
        </w:rPr>
        <w:t>Setelah pengujian dapat disimpulkan bahwa metode protot</w:t>
      </w:r>
      <w:r w:rsidR="00864642" w:rsidRPr="00406ADE">
        <w:rPr>
          <w:i w:val="0"/>
          <w:iCs w:val="0"/>
          <w:color w:val="auto"/>
          <w:sz w:val="24"/>
          <w:szCs w:val="24"/>
        </w:rPr>
        <w:t>i</w:t>
      </w:r>
      <w:r w:rsidRPr="00406ADE">
        <w:rPr>
          <w:i w:val="0"/>
          <w:iCs w:val="0"/>
          <w:color w:val="auto"/>
          <w:sz w:val="24"/>
          <w:szCs w:val="24"/>
        </w:rPr>
        <w:t>pe menunjukan sangat membantu pengguna untuk menghasilkan website sesuai yang mereka butuhkan.</w:t>
      </w:r>
      <w:r w:rsidR="00DE5AFF" w:rsidRPr="00406ADE">
        <w:rPr>
          <w:color w:val="auto"/>
          <w:sz w:val="22"/>
          <w:szCs w:val="22"/>
        </w:rPr>
        <w:t xml:space="preserve"> </w:t>
      </w:r>
      <w:r w:rsidR="00DE5AFF" w:rsidRPr="00406ADE">
        <w:rPr>
          <w:color w:val="FFFFFF" w:themeColor="background1"/>
        </w:rPr>
        <w:fldChar w:fldCharType="begin"/>
      </w:r>
      <w:r w:rsidR="00DE5AFF" w:rsidRPr="00406ADE">
        <w:rPr>
          <w:color w:val="FFFFFF" w:themeColor="background1"/>
        </w:rPr>
        <w:instrText xml:space="preserve"> SEQ Tabel \* ARABIC </w:instrText>
      </w:r>
      <w:r w:rsidR="00DE5AFF" w:rsidRPr="00406ADE">
        <w:rPr>
          <w:color w:val="FFFFFF" w:themeColor="background1"/>
        </w:rPr>
        <w:fldChar w:fldCharType="separate"/>
      </w:r>
      <w:r w:rsidR="00110F0E" w:rsidRPr="00406ADE">
        <w:rPr>
          <w:noProof/>
          <w:color w:val="FFFFFF" w:themeColor="background1"/>
        </w:rPr>
        <w:t>4</w:t>
      </w:r>
      <w:r w:rsidR="00DE5AFF" w:rsidRPr="00406ADE">
        <w:rPr>
          <w:color w:val="FFFFFF" w:themeColor="background1"/>
        </w:rPr>
        <w:fldChar w:fldCharType="end"/>
      </w:r>
      <w:r w:rsidR="00DE5AFF" w:rsidRPr="00406ADE">
        <w:rPr>
          <w:color w:val="FFFFFF" w:themeColor="background1"/>
        </w:rPr>
        <w:t xml:space="preserve"> Pengujian Black Bo</w:t>
      </w:r>
    </w:p>
    <w:p w14:paraId="267584FF" w14:textId="46DE6E9A" w:rsidR="00FA1A50" w:rsidRPr="00406ADE" w:rsidRDefault="00A97A8F" w:rsidP="00A97A8F">
      <w:pPr>
        <w:pStyle w:val="Caption"/>
        <w:spacing w:after="0" w:line="360" w:lineRule="auto"/>
        <w:ind w:left="1800" w:firstLine="360"/>
        <w:jc w:val="both"/>
        <w:rPr>
          <w:b/>
          <w:bCs/>
          <w:color w:val="FFFFFF" w:themeColor="background1"/>
        </w:rPr>
      </w:pPr>
      <w:r w:rsidRPr="00406ADE">
        <w:rPr>
          <w:i w:val="0"/>
          <w:iCs w:val="0"/>
          <w:color w:val="auto"/>
          <w:sz w:val="24"/>
          <w:szCs w:val="24"/>
        </w:rPr>
        <w:t xml:space="preserve">Tabel 4 Pengujian UAT </w:t>
      </w:r>
      <w:r w:rsidRPr="00406ADE">
        <w:rPr>
          <w:color w:val="auto"/>
          <w:sz w:val="24"/>
          <w:szCs w:val="24"/>
        </w:rPr>
        <w:t>(User Acceptance Test)</w:t>
      </w:r>
      <w:r w:rsidRPr="00406ADE">
        <w:rPr>
          <w:i w:val="0"/>
          <w:iCs w:val="0"/>
          <w:color w:val="auto"/>
          <w:sz w:val="24"/>
          <w:szCs w:val="24"/>
        </w:rPr>
        <w:t xml:space="preserve"> </w:t>
      </w:r>
      <w:bookmarkEnd w:id="2"/>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rsidRPr="00406ADE" w14:paraId="54314034" w14:textId="77777777" w:rsidTr="009B2F53">
        <w:tc>
          <w:tcPr>
            <w:tcW w:w="514" w:type="dxa"/>
            <w:vMerge w:val="restart"/>
            <w:vAlign w:val="center"/>
          </w:tcPr>
          <w:p w14:paraId="61242AF0" w14:textId="77777777" w:rsidR="009B2F53" w:rsidRPr="00406ADE" w:rsidRDefault="009B2F53" w:rsidP="009B2F53">
            <w:pPr>
              <w:tabs>
                <w:tab w:val="left" w:pos="450"/>
              </w:tabs>
              <w:spacing w:line="276" w:lineRule="auto"/>
              <w:jc w:val="center"/>
            </w:pPr>
            <w:r w:rsidRPr="00406ADE">
              <w:t>No</w:t>
            </w:r>
          </w:p>
        </w:tc>
        <w:tc>
          <w:tcPr>
            <w:tcW w:w="1363" w:type="dxa"/>
            <w:vMerge w:val="restart"/>
            <w:vAlign w:val="center"/>
          </w:tcPr>
          <w:p w14:paraId="43902E9A" w14:textId="77777777" w:rsidR="009B2F53" w:rsidRPr="00406ADE" w:rsidRDefault="009B2F53" w:rsidP="009B2F53">
            <w:pPr>
              <w:tabs>
                <w:tab w:val="left" w:pos="450"/>
              </w:tabs>
              <w:spacing w:line="276" w:lineRule="auto"/>
              <w:jc w:val="center"/>
            </w:pPr>
            <w:r w:rsidRPr="00406ADE">
              <w:t>Pengujian</w:t>
            </w:r>
          </w:p>
        </w:tc>
        <w:tc>
          <w:tcPr>
            <w:tcW w:w="1965" w:type="dxa"/>
            <w:vMerge w:val="restart"/>
            <w:vAlign w:val="center"/>
          </w:tcPr>
          <w:p w14:paraId="0D5895A0" w14:textId="77777777" w:rsidR="009B2F53" w:rsidRPr="00406ADE" w:rsidRDefault="009B2F53" w:rsidP="009B2F53">
            <w:pPr>
              <w:tabs>
                <w:tab w:val="left" w:pos="450"/>
              </w:tabs>
              <w:spacing w:line="276" w:lineRule="auto"/>
              <w:jc w:val="center"/>
            </w:pPr>
            <w:r w:rsidRPr="00406ADE">
              <w:t>Langkah</w:t>
            </w:r>
          </w:p>
        </w:tc>
        <w:tc>
          <w:tcPr>
            <w:tcW w:w="2032" w:type="dxa"/>
            <w:vMerge w:val="restart"/>
            <w:vAlign w:val="center"/>
          </w:tcPr>
          <w:p w14:paraId="1A70E023" w14:textId="77777777" w:rsidR="009B2F53" w:rsidRPr="00406ADE" w:rsidRDefault="009B2F53" w:rsidP="009B2F53">
            <w:pPr>
              <w:tabs>
                <w:tab w:val="left" w:pos="450"/>
              </w:tabs>
              <w:spacing w:line="276" w:lineRule="auto"/>
              <w:jc w:val="center"/>
            </w:pPr>
            <w:r w:rsidRPr="00406ADE">
              <w:t>Hasil Yang Diharapkan</w:t>
            </w:r>
          </w:p>
        </w:tc>
        <w:tc>
          <w:tcPr>
            <w:tcW w:w="3136" w:type="dxa"/>
            <w:gridSpan w:val="3"/>
            <w:vAlign w:val="center"/>
          </w:tcPr>
          <w:p w14:paraId="77535D5A" w14:textId="77777777" w:rsidR="009B2F53" w:rsidRPr="00406ADE" w:rsidRDefault="009B2F53" w:rsidP="009B2F53">
            <w:pPr>
              <w:tabs>
                <w:tab w:val="left" w:pos="450"/>
              </w:tabs>
              <w:spacing w:line="276" w:lineRule="auto"/>
              <w:jc w:val="center"/>
            </w:pPr>
            <w:r w:rsidRPr="00406ADE">
              <w:t>Hasil</w:t>
            </w:r>
          </w:p>
        </w:tc>
      </w:tr>
      <w:tr w:rsidR="009B2F53" w:rsidRPr="00406ADE" w14:paraId="2096D5B1" w14:textId="77777777" w:rsidTr="009B2F53">
        <w:tc>
          <w:tcPr>
            <w:tcW w:w="514" w:type="dxa"/>
            <w:vMerge/>
            <w:vAlign w:val="center"/>
          </w:tcPr>
          <w:p w14:paraId="0078E422" w14:textId="77777777" w:rsidR="009B2F53" w:rsidRPr="00406ADE" w:rsidRDefault="009B2F53" w:rsidP="009B2F53">
            <w:pPr>
              <w:tabs>
                <w:tab w:val="left" w:pos="450"/>
              </w:tabs>
              <w:spacing w:line="276" w:lineRule="auto"/>
              <w:jc w:val="center"/>
            </w:pPr>
          </w:p>
        </w:tc>
        <w:tc>
          <w:tcPr>
            <w:tcW w:w="1363" w:type="dxa"/>
            <w:vMerge/>
            <w:vAlign w:val="center"/>
          </w:tcPr>
          <w:p w14:paraId="38D4ACA4" w14:textId="77777777" w:rsidR="009B2F53" w:rsidRPr="00406ADE" w:rsidRDefault="009B2F53" w:rsidP="009B2F53">
            <w:pPr>
              <w:tabs>
                <w:tab w:val="left" w:pos="450"/>
              </w:tabs>
              <w:spacing w:line="276" w:lineRule="auto"/>
              <w:jc w:val="center"/>
            </w:pPr>
          </w:p>
        </w:tc>
        <w:tc>
          <w:tcPr>
            <w:tcW w:w="1965" w:type="dxa"/>
            <w:vMerge/>
            <w:vAlign w:val="center"/>
          </w:tcPr>
          <w:p w14:paraId="51EFE393" w14:textId="77777777" w:rsidR="009B2F53" w:rsidRPr="00406ADE" w:rsidRDefault="009B2F53" w:rsidP="009B2F53">
            <w:pPr>
              <w:tabs>
                <w:tab w:val="left" w:pos="450"/>
              </w:tabs>
              <w:spacing w:line="276" w:lineRule="auto"/>
              <w:jc w:val="center"/>
            </w:pPr>
          </w:p>
        </w:tc>
        <w:tc>
          <w:tcPr>
            <w:tcW w:w="2032" w:type="dxa"/>
            <w:vMerge/>
            <w:vAlign w:val="center"/>
          </w:tcPr>
          <w:p w14:paraId="7AFA5517" w14:textId="77777777" w:rsidR="009B2F53" w:rsidRPr="00406ADE" w:rsidRDefault="009B2F53" w:rsidP="009B2F53">
            <w:pPr>
              <w:tabs>
                <w:tab w:val="left" w:pos="450"/>
              </w:tabs>
              <w:spacing w:line="276" w:lineRule="auto"/>
              <w:jc w:val="center"/>
            </w:pPr>
          </w:p>
        </w:tc>
        <w:tc>
          <w:tcPr>
            <w:tcW w:w="1070" w:type="dxa"/>
            <w:vAlign w:val="center"/>
          </w:tcPr>
          <w:p w14:paraId="709F59A0" w14:textId="77777777" w:rsidR="009B2F53" w:rsidRPr="00406ADE" w:rsidRDefault="009B2F53" w:rsidP="009B2F53">
            <w:pPr>
              <w:tabs>
                <w:tab w:val="left" w:pos="450"/>
              </w:tabs>
              <w:spacing w:line="276" w:lineRule="auto"/>
              <w:jc w:val="center"/>
            </w:pPr>
            <w:r w:rsidRPr="00406ADE">
              <w:t>Diterima</w:t>
            </w:r>
          </w:p>
        </w:tc>
        <w:tc>
          <w:tcPr>
            <w:tcW w:w="1070" w:type="dxa"/>
            <w:vAlign w:val="center"/>
          </w:tcPr>
          <w:p w14:paraId="2C3E3C26" w14:textId="77777777" w:rsidR="009B2F53" w:rsidRPr="00406ADE" w:rsidRDefault="009B2F53" w:rsidP="009B2F53">
            <w:pPr>
              <w:tabs>
                <w:tab w:val="left" w:pos="450"/>
              </w:tabs>
              <w:spacing w:line="276" w:lineRule="auto"/>
              <w:jc w:val="center"/>
            </w:pPr>
            <w:r w:rsidRPr="00406ADE">
              <w:t>Diterima dengan catatan</w:t>
            </w:r>
          </w:p>
        </w:tc>
        <w:tc>
          <w:tcPr>
            <w:tcW w:w="996" w:type="dxa"/>
            <w:vAlign w:val="center"/>
          </w:tcPr>
          <w:p w14:paraId="6A963C5E" w14:textId="77777777" w:rsidR="009B2F53" w:rsidRPr="00406ADE" w:rsidRDefault="009B2F53" w:rsidP="009B2F53">
            <w:pPr>
              <w:tabs>
                <w:tab w:val="left" w:pos="450"/>
              </w:tabs>
              <w:spacing w:line="276" w:lineRule="auto"/>
              <w:jc w:val="center"/>
            </w:pPr>
            <w:r w:rsidRPr="00406ADE">
              <w:t>Ditolak</w:t>
            </w:r>
          </w:p>
        </w:tc>
      </w:tr>
      <w:tr w:rsidR="009B2F53" w:rsidRPr="00406ADE" w14:paraId="32C0657E" w14:textId="77777777" w:rsidTr="00AA31D1">
        <w:tc>
          <w:tcPr>
            <w:tcW w:w="514" w:type="dxa"/>
          </w:tcPr>
          <w:p w14:paraId="55909E39" w14:textId="77777777" w:rsidR="009B2F53" w:rsidRPr="00406ADE" w:rsidRDefault="009B2F53" w:rsidP="00AA31D1">
            <w:pPr>
              <w:tabs>
                <w:tab w:val="left" w:pos="450"/>
              </w:tabs>
              <w:spacing w:line="276" w:lineRule="auto"/>
              <w:jc w:val="both"/>
            </w:pPr>
            <w:r w:rsidRPr="00406ADE">
              <w:t>1</w:t>
            </w:r>
          </w:p>
        </w:tc>
        <w:tc>
          <w:tcPr>
            <w:tcW w:w="1363" w:type="dxa"/>
          </w:tcPr>
          <w:p w14:paraId="2812D005" w14:textId="77777777" w:rsidR="009B2F53" w:rsidRPr="00406ADE" w:rsidRDefault="009B2F53" w:rsidP="00AA31D1">
            <w:pPr>
              <w:tabs>
                <w:tab w:val="left" w:pos="450"/>
              </w:tabs>
              <w:spacing w:line="276" w:lineRule="auto"/>
              <w:jc w:val="both"/>
              <w:rPr>
                <w:i/>
                <w:iCs/>
              </w:rPr>
            </w:pPr>
            <w:r w:rsidRPr="00406ADE">
              <w:rPr>
                <w:i/>
                <w:iCs/>
              </w:rPr>
              <w:t xml:space="preserve">Log In </w:t>
            </w:r>
          </w:p>
        </w:tc>
        <w:tc>
          <w:tcPr>
            <w:tcW w:w="1965" w:type="dxa"/>
          </w:tcPr>
          <w:p w14:paraId="74C30516" w14:textId="77777777" w:rsidR="009B2F53" w:rsidRPr="00406ADE" w:rsidRDefault="009B2F53" w:rsidP="00AA31D1">
            <w:pPr>
              <w:tabs>
                <w:tab w:val="left" w:pos="450"/>
              </w:tabs>
              <w:spacing w:line="276" w:lineRule="auto"/>
              <w:jc w:val="both"/>
            </w:pPr>
            <w:r w:rsidRPr="00406ADE">
              <w:t xml:space="preserve">Memasukkan </w:t>
            </w:r>
            <w:r w:rsidRPr="00406ADE">
              <w:rPr>
                <w:i/>
                <w:iCs/>
              </w:rPr>
              <w:t xml:space="preserve">username </w:t>
            </w:r>
            <w:r w:rsidRPr="00406ADE">
              <w:t xml:space="preserve">dan </w:t>
            </w:r>
            <w:r w:rsidRPr="00406ADE">
              <w:rPr>
                <w:i/>
                <w:iCs/>
              </w:rPr>
              <w:t>password</w:t>
            </w:r>
          </w:p>
        </w:tc>
        <w:tc>
          <w:tcPr>
            <w:tcW w:w="2032" w:type="dxa"/>
          </w:tcPr>
          <w:p w14:paraId="78A722D0" w14:textId="77777777" w:rsidR="009B2F53" w:rsidRPr="00406ADE" w:rsidRDefault="009B2F53" w:rsidP="00AA31D1">
            <w:pPr>
              <w:tabs>
                <w:tab w:val="left" w:pos="450"/>
              </w:tabs>
              <w:spacing w:line="276" w:lineRule="auto"/>
              <w:jc w:val="both"/>
            </w:pPr>
            <w:r w:rsidRPr="00406ADE">
              <w:rPr>
                <w:i/>
                <w:iCs/>
              </w:rPr>
              <w:t xml:space="preserve">Log In </w:t>
            </w:r>
            <w:r w:rsidRPr="00406ADE">
              <w:t>sukses dan masuk menu admin</w:t>
            </w:r>
          </w:p>
        </w:tc>
        <w:tc>
          <w:tcPr>
            <w:tcW w:w="1070" w:type="dxa"/>
          </w:tcPr>
          <w:p w14:paraId="3EEF6F49" w14:textId="77777777" w:rsidR="009B2F53" w:rsidRPr="00406ADE" w:rsidRDefault="009B2F53" w:rsidP="00AA31D1">
            <w:pPr>
              <w:tabs>
                <w:tab w:val="left" w:pos="450"/>
              </w:tabs>
              <w:spacing w:line="276" w:lineRule="auto"/>
              <w:jc w:val="both"/>
            </w:pPr>
          </w:p>
        </w:tc>
        <w:tc>
          <w:tcPr>
            <w:tcW w:w="1070" w:type="dxa"/>
          </w:tcPr>
          <w:p w14:paraId="028D28C0" w14:textId="77777777" w:rsidR="009B2F53" w:rsidRPr="00406ADE" w:rsidRDefault="009B2F53" w:rsidP="00AA31D1">
            <w:pPr>
              <w:tabs>
                <w:tab w:val="left" w:pos="450"/>
              </w:tabs>
              <w:spacing w:line="276" w:lineRule="auto"/>
              <w:jc w:val="both"/>
            </w:pPr>
          </w:p>
        </w:tc>
        <w:tc>
          <w:tcPr>
            <w:tcW w:w="996" w:type="dxa"/>
          </w:tcPr>
          <w:p w14:paraId="7C61106F" w14:textId="77777777" w:rsidR="009B2F53" w:rsidRPr="00406ADE" w:rsidRDefault="009B2F53" w:rsidP="00AA31D1">
            <w:pPr>
              <w:tabs>
                <w:tab w:val="left" w:pos="450"/>
              </w:tabs>
              <w:spacing w:line="276" w:lineRule="auto"/>
              <w:jc w:val="both"/>
            </w:pPr>
          </w:p>
        </w:tc>
      </w:tr>
      <w:tr w:rsidR="009B2F53" w:rsidRPr="00406ADE" w14:paraId="584BE1E5" w14:textId="77777777" w:rsidTr="00AA31D1">
        <w:tc>
          <w:tcPr>
            <w:tcW w:w="514" w:type="dxa"/>
          </w:tcPr>
          <w:p w14:paraId="1A026439" w14:textId="77777777" w:rsidR="009B2F53" w:rsidRPr="00406ADE" w:rsidRDefault="009B2F53" w:rsidP="00AA31D1">
            <w:pPr>
              <w:tabs>
                <w:tab w:val="left" w:pos="450"/>
              </w:tabs>
              <w:spacing w:line="276" w:lineRule="auto"/>
              <w:jc w:val="both"/>
            </w:pPr>
            <w:r w:rsidRPr="00406ADE">
              <w:t>2</w:t>
            </w:r>
          </w:p>
        </w:tc>
        <w:tc>
          <w:tcPr>
            <w:tcW w:w="1363" w:type="dxa"/>
          </w:tcPr>
          <w:p w14:paraId="68CBA330" w14:textId="77777777" w:rsidR="009B2F53" w:rsidRPr="00406ADE" w:rsidRDefault="009B2F53" w:rsidP="00AA31D1">
            <w:pPr>
              <w:tabs>
                <w:tab w:val="left" w:pos="450"/>
              </w:tabs>
              <w:spacing w:line="276" w:lineRule="auto"/>
              <w:jc w:val="both"/>
            </w:pPr>
            <w:r w:rsidRPr="00406ADE">
              <w:t>Kategori</w:t>
            </w:r>
          </w:p>
        </w:tc>
        <w:tc>
          <w:tcPr>
            <w:tcW w:w="1965" w:type="dxa"/>
          </w:tcPr>
          <w:p w14:paraId="67406963" w14:textId="77777777" w:rsidR="009B2F53" w:rsidRPr="00406ADE" w:rsidRDefault="009B2F53" w:rsidP="00AA31D1">
            <w:pPr>
              <w:tabs>
                <w:tab w:val="left" w:pos="450"/>
              </w:tabs>
              <w:spacing w:line="276" w:lineRule="auto"/>
              <w:jc w:val="both"/>
            </w:pPr>
            <w:r w:rsidRPr="00406ADE">
              <w:t>Memasukkan data pada form</w:t>
            </w:r>
          </w:p>
        </w:tc>
        <w:tc>
          <w:tcPr>
            <w:tcW w:w="2032" w:type="dxa"/>
          </w:tcPr>
          <w:p w14:paraId="2D17EBF5" w14:textId="77777777" w:rsidR="009B2F53" w:rsidRPr="00406ADE" w:rsidRDefault="009B2F53" w:rsidP="00AA31D1">
            <w:pPr>
              <w:tabs>
                <w:tab w:val="left" w:pos="450"/>
              </w:tabs>
              <w:spacing w:line="276" w:lineRule="auto"/>
              <w:jc w:val="both"/>
            </w:pPr>
            <w:r w:rsidRPr="00406ADE">
              <w:t>Data berhasil disimpan dan masuk pada list data</w:t>
            </w:r>
          </w:p>
        </w:tc>
        <w:tc>
          <w:tcPr>
            <w:tcW w:w="1070" w:type="dxa"/>
          </w:tcPr>
          <w:p w14:paraId="09C3EC8D" w14:textId="77777777" w:rsidR="009B2F53" w:rsidRPr="00406ADE" w:rsidRDefault="009B2F53" w:rsidP="00AA31D1">
            <w:pPr>
              <w:tabs>
                <w:tab w:val="left" w:pos="450"/>
              </w:tabs>
              <w:spacing w:line="276" w:lineRule="auto"/>
              <w:jc w:val="both"/>
            </w:pPr>
          </w:p>
        </w:tc>
        <w:tc>
          <w:tcPr>
            <w:tcW w:w="1070" w:type="dxa"/>
          </w:tcPr>
          <w:p w14:paraId="3C5688D5" w14:textId="77777777" w:rsidR="009B2F53" w:rsidRPr="00406ADE" w:rsidRDefault="009B2F53" w:rsidP="00AA31D1">
            <w:pPr>
              <w:tabs>
                <w:tab w:val="left" w:pos="450"/>
              </w:tabs>
              <w:spacing w:line="276" w:lineRule="auto"/>
              <w:jc w:val="both"/>
            </w:pPr>
          </w:p>
        </w:tc>
        <w:tc>
          <w:tcPr>
            <w:tcW w:w="996" w:type="dxa"/>
          </w:tcPr>
          <w:p w14:paraId="5ECC2247" w14:textId="77777777" w:rsidR="009B2F53" w:rsidRPr="00406ADE" w:rsidRDefault="009B2F53" w:rsidP="00AA31D1">
            <w:pPr>
              <w:tabs>
                <w:tab w:val="left" w:pos="450"/>
              </w:tabs>
              <w:spacing w:line="276" w:lineRule="auto"/>
              <w:jc w:val="both"/>
            </w:pPr>
          </w:p>
        </w:tc>
      </w:tr>
      <w:tr w:rsidR="009B2F53" w:rsidRPr="00406ADE" w14:paraId="23839180" w14:textId="77777777" w:rsidTr="00AA31D1">
        <w:tc>
          <w:tcPr>
            <w:tcW w:w="514" w:type="dxa"/>
          </w:tcPr>
          <w:p w14:paraId="722601CE" w14:textId="77777777" w:rsidR="009B2F53" w:rsidRPr="00406ADE" w:rsidRDefault="009B2F53" w:rsidP="00AA31D1">
            <w:pPr>
              <w:tabs>
                <w:tab w:val="left" w:pos="450"/>
              </w:tabs>
              <w:spacing w:line="276" w:lineRule="auto"/>
              <w:jc w:val="both"/>
            </w:pPr>
            <w:r w:rsidRPr="00406ADE">
              <w:t>3</w:t>
            </w:r>
          </w:p>
        </w:tc>
        <w:tc>
          <w:tcPr>
            <w:tcW w:w="1363" w:type="dxa"/>
          </w:tcPr>
          <w:p w14:paraId="37202017" w14:textId="77777777" w:rsidR="009B2F53" w:rsidRPr="00406ADE" w:rsidRDefault="009B2F53" w:rsidP="00AA31D1">
            <w:pPr>
              <w:tabs>
                <w:tab w:val="left" w:pos="450"/>
              </w:tabs>
              <w:spacing w:line="276" w:lineRule="auto"/>
              <w:jc w:val="both"/>
            </w:pPr>
            <w:r w:rsidRPr="00406ADE">
              <w:t>Kategori</w:t>
            </w:r>
          </w:p>
        </w:tc>
        <w:tc>
          <w:tcPr>
            <w:tcW w:w="1965" w:type="dxa"/>
          </w:tcPr>
          <w:p w14:paraId="667BEDB1" w14:textId="77777777" w:rsidR="009B2F53" w:rsidRPr="00406ADE" w:rsidRDefault="009B2F53" w:rsidP="00AA31D1">
            <w:pPr>
              <w:tabs>
                <w:tab w:val="left" w:pos="450"/>
              </w:tabs>
              <w:spacing w:line="276" w:lineRule="auto"/>
              <w:jc w:val="both"/>
            </w:pPr>
            <w:r w:rsidRPr="00406ADE">
              <w:t>Merubah data pada form dengan “edit”</w:t>
            </w:r>
          </w:p>
        </w:tc>
        <w:tc>
          <w:tcPr>
            <w:tcW w:w="2032" w:type="dxa"/>
          </w:tcPr>
          <w:p w14:paraId="3B5A8940" w14:textId="77777777" w:rsidR="009B2F53" w:rsidRPr="00406ADE" w:rsidRDefault="009B2F53" w:rsidP="00AA31D1">
            <w:pPr>
              <w:tabs>
                <w:tab w:val="left" w:pos="450"/>
              </w:tabs>
              <w:spacing w:line="276" w:lineRule="auto"/>
              <w:jc w:val="both"/>
            </w:pPr>
            <w:r w:rsidRPr="00406ADE">
              <w:t>Data berhasil dirubah dan masuk pada list data</w:t>
            </w:r>
          </w:p>
        </w:tc>
        <w:tc>
          <w:tcPr>
            <w:tcW w:w="1070" w:type="dxa"/>
          </w:tcPr>
          <w:p w14:paraId="1B502FF3" w14:textId="77777777" w:rsidR="009B2F53" w:rsidRPr="00406ADE" w:rsidRDefault="009B2F53" w:rsidP="00AA31D1">
            <w:pPr>
              <w:tabs>
                <w:tab w:val="left" w:pos="450"/>
              </w:tabs>
              <w:spacing w:line="276" w:lineRule="auto"/>
              <w:jc w:val="both"/>
            </w:pPr>
          </w:p>
        </w:tc>
        <w:tc>
          <w:tcPr>
            <w:tcW w:w="1070" w:type="dxa"/>
          </w:tcPr>
          <w:p w14:paraId="6E4C2CA1" w14:textId="77777777" w:rsidR="009B2F53" w:rsidRPr="00406ADE" w:rsidRDefault="009B2F53" w:rsidP="00AA31D1">
            <w:pPr>
              <w:tabs>
                <w:tab w:val="left" w:pos="450"/>
              </w:tabs>
              <w:spacing w:line="276" w:lineRule="auto"/>
              <w:jc w:val="both"/>
            </w:pPr>
          </w:p>
        </w:tc>
        <w:tc>
          <w:tcPr>
            <w:tcW w:w="996" w:type="dxa"/>
          </w:tcPr>
          <w:p w14:paraId="7B5914E5" w14:textId="77777777" w:rsidR="009B2F53" w:rsidRPr="00406ADE" w:rsidRDefault="009B2F53" w:rsidP="00AA31D1">
            <w:pPr>
              <w:tabs>
                <w:tab w:val="left" w:pos="450"/>
              </w:tabs>
              <w:spacing w:line="276" w:lineRule="auto"/>
              <w:jc w:val="both"/>
            </w:pPr>
          </w:p>
        </w:tc>
      </w:tr>
      <w:tr w:rsidR="009B2F53" w:rsidRPr="00406ADE" w14:paraId="4D26F074" w14:textId="77777777" w:rsidTr="00AA31D1">
        <w:tc>
          <w:tcPr>
            <w:tcW w:w="514" w:type="dxa"/>
          </w:tcPr>
          <w:p w14:paraId="09719C2B" w14:textId="77777777" w:rsidR="009B2F53" w:rsidRPr="00406ADE" w:rsidRDefault="009B2F53" w:rsidP="00AA31D1">
            <w:pPr>
              <w:tabs>
                <w:tab w:val="left" w:pos="450"/>
              </w:tabs>
              <w:spacing w:line="276" w:lineRule="auto"/>
              <w:jc w:val="both"/>
            </w:pPr>
            <w:r w:rsidRPr="00406ADE">
              <w:t xml:space="preserve">4 </w:t>
            </w:r>
          </w:p>
        </w:tc>
        <w:tc>
          <w:tcPr>
            <w:tcW w:w="1363" w:type="dxa"/>
          </w:tcPr>
          <w:p w14:paraId="6680C7BB" w14:textId="77777777" w:rsidR="009B2F53" w:rsidRPr="00406ADE" w:rsidRDefault="009B2F53" w:rsidP="00AA31D1">
            <w:pPr>
              <w:tabs>
                <w:tab w:val="left" w:pos="450"/>
              </w:tabs>
              <w:spacing w:line="276" w:lineRule="auto"/>
              <w:jc w:val="both"/>
            </w:pPr>
            <w:r w:rsidRPr="00406ADE">
              <w:t>Kategori</w:t>
            </w:r>
          </w:p>
        </w:tc>
        <w:tc>
          <w:tcPr>
            <w:tcW w:w="1965" w:type="dxa"/>
          </w:tcPr>
          <w:p w14:paraId="757B2DEB" w14:textId="77777777" w:rsidR="009B2F53" w:rsidRPr="00406ADE" w:rsidRDefault="009B2F53" w:rsidP="00AA31D1">
            <w:pPr>
              <w:tabs>
                <w:tab w:val="left" w:pos="450"/>
              </w:tabs>
              <w:spacing w:line="276" w:lineRule="auto"/>
              <w:jc w:val="both"/>
            </w:pPr>
            <w:r w:rsidRPr="00406ADE">
              <w:t>Menghapus data pada list data dengan “hapus”</w:t>
            </w:r>
          </w:p>
        </w:tc>
        <w:tc>
          <w:tcPr>
            <w:tcW w:w="2032" w:type="dxa"/>
          </w:tcPr>
          <w:p w14:paraId="119D7A2C" w14:textId="77777777" w:rsidR="009B2F53" w:rsidRPr="00406ADE" w:rsidRDefault="009B2F53" w:rsidP="00AA31D1">
            <w:pPr>
              <w:tabs>
                <w:tab w:val="left" w:pos="450"/>
              </w:tabs>
              <w:spacing w:line="276" w:lineRule="auto"/>
              <w:jc w:val="both"/>
            </w:pPr>
            <w:r w:rsidRPr="00406ADE">
              <w:t>Data berhasil dihapus dan tidak ada di list data</w:t>
            </w:r>
          </w:p>
        </w:tc>
        <w:tc>
          <w:tcPr>
            <w:tcW w:w="1070" w:type="dxa"/>
          </w:tcPr>
          <w:p w14:paraId="6164AFBE" w14:textId="77777777" w:rsidR="009B2F53" w:rsidRPr="00406ADE" w:rsidRDefault="009B2F53" w:rsidP="00AA31D1">
            <w:pPr>
              <w:tabs>
                <w:tab w:val="left" w:pos="450"/>
              </w:tabs>
              <w:spacing w:line="276" w:lineRule="auto"/>
              <w:jc w:val="both"/>
            </w:pPr>
          </w:p>
        </w:tc>
        <w:tc>
          <w:tcPr>
            <w:tcW w:w="1070" w:type="dxa"/>
          </w:tcPr>
          <w:p w14:paraId="6EB6E9FB" w14:textId="77777777" w:rsidR="009B2F53" w:rsidRPr="00406ADE" w:rsidRDefault="009B2F53" w:rsidP="00AA31D1">
            <w:pPr>
              <w:tabs>
                <w:tab w:val="left" w:pos="450"/>
              </w:tabs>
              <w:spacing w:line="276" w:lineRule="auto"/>
              <w:jc w:val="both"/>
            </w:pPr>
          </w:p>
        </w:tc>
        <w:tc>
          <w:tcPr>
            <w:tcW w:w="996" w:type="dxa"/>
          </w:tcPr>
          <w:p w14:paraId="7A3B39D7" w14:textId="77777777" w:rsidR="009B2F53" w:rsidRPr="00406ADE" w:rsidRDefault="009B2F53" w:rsidP="00AA31D1">
            <w:pPr>
              <w:tabs>
                <w:tab w:val="left" w:pos="450"/>
              </w:tabs>
              <w:spacing w:line="276" w:lineRule="auto"/>
              <w:jc w:val="both"/>
            </w:pPr>
          </w:p>
        </w:tc>
      </w:tr>
      <w:tr w:rsidR="009B2F53" w:rsidRPr="00406ADE" w14:paraId="27850B8B" w14:textId="77777777" w:rsidTr="00AA31D1">
        <w:tc>
          <w:tcPr>
            <w:tcW w:w="514" w:type="dxa"/>
          </w:tcPr>
          <w:p w14:paraId="69E37C03" w14:textId="77777777" w:rsidR="009B2F53" w:rsidRPr="00406ADE" w:rsidRDefault="009B2F53" w:rsidP="00AA31D1">
            <w:pPr>
              <w:tabs>
                <w:tab w:val="left" w:pos="450"/>
              </w:tabs>
              <w:spacing w:line="276" w:lineRule="auto"/>
              <w:jc w:val="both"/>
            </w:pPr>
            <w:r w:rsidRPr="00406ADE">
              <w:t>5</w:t>
            </w:r>
          </w:p>
        </w:tc>
        <w:tc>
          <w:tcPr>
            <w:tcW w:w="1363" w:type="dxa"/>
          </w:tcPr>
          <w:p w14:paraId="5719722E" w14:textId="77777777" w:rsidR="009B2F53" w:rsidRPr="00406ADE" w:rsidRDefault="009B2F53" w:rsidP="00AA31D1">
            <w:pPr>
              <w:tabs>
                <w:tab w:val="left" w:pos="450"/>
              </w:tabs>
              <w:spacing w:line="276" w:lineRule="auto"/>
              <w:jc w:val="both"/>
            </w:pPr>
            <w:r w:rsidRPr="00406ADE">
              <w:t>Berita</w:t>
            </w:r>
          </w:p>
        </w:tc>
        <w:tc>
          <w:tcPr>
            <w:tcW w:w="1965" w:type="dxa"/>
          </w:tcPr>
          <w:p w14:paraId="063E288E" w14:textId="77777777" w:rsidR="009B2F53" w:rsidRPr="00406ADE" w:rsidRDefault="009B2F53" w:rsidP="00AA31D1">
            <w:pPr>
              <w:tabs>
                <w:tab w:val="left" w:pos="450"/>
              </w:tabs>
              <w:spacing w:line="276" w:lineRule="auto"/>
              <w:jc w:val="both"/>
            </w:pPr>
            <w:r w:rsidRPr="00406ADE">
              <w:t>Memasukkan data pada form</w:t>
            </w:r>
          </w:p>
        </w:tc>
        <w:tc>
          <w:tcPr>
            <w:tcW w:w="2032" w:type="dxa"/>
          </w:tcPr>
          <w:p w14:paraId="19A67AE6" w14:textId="77777777" w:rsidR="009B2F53" w:rsidRPr="00406ADE" w:rsidRDefault="009B2F53" w:rsidP="00AA31D1">
            <w:pPr>
              <w:tabs>
                <w:tab w:val="left" w:pos="450"/>
              </w:tabs>
              <w:spacing w:line="276" w:lineRule="auto"/>
              <w:jc w:val="both"/>
            </w:pPr>
            <w:r w:rsidRPr="00406ADE">
              <w:t>Data berhasil disimpan dan masuk pada list data</w:t>
            </w:r>
          </w:p>
        </w:tc>
        <w:tc>
          <w:tcPr>
            <w:tcW w:w="1070" w:type="dxa"/>
          </w:tcPr>
          <w:p w14:paraId="22C57C95" w14:textId="77777777" w:rsidR="009B2F53" w:rsidRPr="00406ADE" w:rsidRDefault="009B2F53" w:rsidP="00AA31D1">
            <w:pPr>
              <w:tabs>
                <w:tab w:val="left" w:pos="450"/>
              </w:tabs>
              <w:spacing w:line="276" w:lineRule="auto"/>
              <w:jc w:val="both"/>
            </w:pPr>
          </w:p>
        </w:tc>
        <w:tc>
          <w:tcPr>
            <w:tcW w:w="1070" w:type="dxa"/>
          </w:tcPr>
          <w:p w14:paraId="0D492E5C" w14:textId="77777777" w:rsidR="009B2F53" w:rsidRPr="00406ADE" w:rsidRDefault="009B2F53" w:rsidP="00AA31D1">
            <w:pPr>
              <w:tabs>
                <w:tab w:val="left" w:pos="450"/>
              </w:tabs>
              <w:spacing w:line="276" w:lineRule="auto"/>
              <w:jc w:val="both"/>
            </w:pPr>
          </w:p>
        </w:tc>
        <w:tc>
          <w:tcPr>
            <w:tcW w:w="996" w:type="dxa"/>
          </w:tcPr>
          <w:p w14:paraId="4B8424D0" w14:textId="77777777" w:rsidR="009B2F53" w:rsidRPr="00406ADE" w:rsidRDefault="009B2F53" w:rsidP="00AA31D1">
            <w:pPr>
              <w:tabs>
                <w:tab w:val="left" w:pos="450"/>
              </w:tabs>
              <w:spacing w:line="276" w:lineRule="auto"/>
              <w:jc w:val="both"/>
            </w:pPr>
          </w:p>
        </w:tc>
      </w:tr>
      <w:tr w:rsidR="009B2F53" w:rsidRPr="00406ADE" w14:paraId="4F743602" w14:textId="77777777" w:rsidTr="00AA31D1">
        <w:tc>
          <w:tcPr>
            <w:tcW w:w="514" w:type="dxa"/>
          </w:tcPr>
          <w:p w14:paraId="36188E04" w14:textId="77777777" w:rsidR="009B2F53" w:rsidRPr="00406ADE" w:rsidRDefault="009B2F53" w:rsidP="00AA31D1">
            <w:pPr>
              <w:tabs>
                <w:tab w:val="left" w:pos="450"/>
              </w:tabs>
              <w:spacing w:line="276" w:lineRule="auto"/>
              <w:jc w:val="both"/>
            </w:pPr>
            <w:r w:rsidRPr="00406ADE">
              <w:t>6</w:t>
            </w:r>
          </w:p>
        </w:tc>
        <w:tc>
          <w:tcPr>
            <w:tcW w:w="1363" w:type="dxa"/>
          </w:tcPr>
          <w:p w14:paraId="670D03F8" w14:textId="77777777" w:rsidR="009B2F53" w:rsidRPr="00406ADE" w:rsidRDefault="009B2F53" w:rsidP="00AA31D1">
            <w:pPr>
              <w:tabs>
                <w:tab w:val="left" w:pos="450"/>
              </w:tabs>
              <w:spacing w:line="276" w:lineRule="auto"/>
              <w:jc w:val="both"/>
            </w:pPr>
            <w:r w:rsidRPr="00406ADE">
              <w:t>Berita</w:t>
            </w:r>
          </w:p>
        </w:tc>
        <w:tc>
          <w:tcPr>
            <w:tcW w:w="1965" w:type="dxa"/>
          </w:tcPr>
          <w:p w14:paraId="795E3D19" w14:textId="77777777" w:rsidR="009B2F53" w:rsidRPr="00406ADE" w:rsidRDefault="009B2F53" w:rsidP="00AA31D1">
            <w:pPr>
              <w:tabs>
                <w:tab w:val="left" w:pos="450"/>
              </w:tabs>
              <w:spacing w:line="276" w:lineRule="auto"/>
              <w:jc w:val="both"/>
            </w:pPr>
            <w:r w:rsidRPr="00406ADE">
              <w:t>Merubah data pada form dengan “edit”</w:t>
            </w:r>
          </w:p>
        </w:tc>
        <w:tc>
          <w:tcPr>
            <w:tcW w:w="2032" w:type="dxa"/>
          </w:tcPr>
          <w:p w14:paraId="2F5AD986" w14:textId="77777777" w:rsidR="009B2F53" w:rsidRPr="00406ADE" w:rsidRDefault="009B2F53" w:rsidP="00AA31D1">
            <w:pPr>
              <w:tabs>
                <w:tab w:val="left" w:pos="450"/>
              </w:tabs>
              <w:spacing w:line="276" w:lineRule="auto"/>
              <w:jc w:val="both"/>
            </w:pPr>
            <w:r w:rsidRPr="00406ADE">
              <w:t>Data berhasil dirubah dan masuk pada list data</w:t>
            </w:r>
          </w:p>
        </w:tc>
        <w:tc>
          <w:tcPr>
            <w:tcW w:w="1070" w:type="dxa"/>
          </w:tcPr>
          <w:p w14:paraId="4B57C3D1" w14:textId="77777777" w:rsidR="009B2F53" w:rsidRPr="00406ADE" w:rsidRDefault="009B2F53" w:rsidP="00AA31D1">
            <w:pPr>
              <w:tabs>
                <w:tab w:val="left" w:pos="450"/>
              </w:tabs>
              <w:spacing w:line="276" w:lineRule="auto"/>
              <w:jc w:val="both"/>
            </w:pPr>
          </w:p>
        </w:tc>
        <w:tc>
          <w:tcPr>
            <w:tcW w:w="1070" w:type="dxa"/>
          </w:tcPr>
          <w:p w14:paraId="0100167A" w14:textId="77777777" w:rsidR="009B2F53" w:rsidRPr="00406ADE" w:rsidRDefault="009B2F53" w:rsidP="00AA31D1">
            <w:pPr>
              <w:tabs>
                <w:tab w:val="left" w:pos="450"/>
              </w:tabs>
              <w:spacing w:line="276" w:lineRule="auto"/>
              <w:jc w:val="both"/>
            </w:pPr>
          </w:p>
        </w:tc>
        <w:tc>
          <w:tcPr>
            <w:tcW w:w="996" w:type="dxa"/>
          </w:tcPr>
          <w:p w14:paraId="7B6AE8DC" w14:textId="77777777" w:rsidR="009B2F53" w:rsidRPr="00406ADE" w:rsidRDefault="009B2F53" w:rsidP="00AA31D1">
            <w:pPr>
              <w:tabs>
                <w:tab w:val="left" w:pos="450"/>
              </w:tabs>
              <w:spacing w:line="276" w:lineRule="auto"/>
              <w:jc w:val="both"/>
            </w:pPr>
          </w:p>
        </w:tc>
      </w:tr>
      <w:tr w:rsidR="009B2F53" w:rsidRPr="00406ADE" w14:paraId="75D2EFFF" w14:textId="77777777" w:rsidTr="00AA31D1">
        <w:tc>
          <w:tcPr>
            <w:tcW w:w="514" w:type="dxa"/>
          </w:tcPr>
          <w:p w14:paraId="3848DA4C" w14:textId="77777777" w:rsidR="009B2F53" w:rsidRPr="00406ADE" w:rsidRDefault="009B2F53" w:rsidP="00AA31D1">
            <w:pPr>
              <w:tabs>
                <w:tab w:val="left" w:pos="450"/>
              </w:tabs>
              <w:spacing w:line="276" w:lineRule="auto"/>
              <w:jc w:val="both"/>
            </w:pPr>
            <w:r w:rsidRPr="00406ADE">
              <w:t>7</w:t>
            </w:r>
          </w:p>
        </w:tc>
        <w:tc>
          <w:tcPr>
            <w:tcW w:w="1363" w:type="dxa"/>
          </w:tcPr>
          <w:p w14:paraId="5DEB5AD7" w14:textId="77777777" w:rsidR="009B2F53" w:rsidRPr="00406ADE" w:rsidRDefault="009B2F53" w:rsidP="00AA31D1">
            <w:pPr>
              <w:tabs>
                <w:tab w:val="left" w:pos="450"/>
              </w:tabs>
              <w:spacing w:line="276" w:lineRule="auto"/>
              <w:jc w:val="both"/>
            </w:pPr>
            <w:r w:rsidRPr="00406ADE">
              <w:t>Berita</w:t>
            </w:r>
          </w:p>
        </w:tc>
        <w:tc>
          <w:tcPr>
            <w:tcW w:w="1965" w:type="dxa"/>
          </w:tcPr>
          <w:p w14:paraId="2908E404" w14:textId="77777777" w:rsidR="009B2F53" w:rsidRPr="00406ADE" w:rsidRDefault="009B2F53" w:rsidP="00AA31D1">
            <w:pPr>
              <w:tabs>
                <w:tab w:val="left" w:pos="450"/>
              </w:tabs>
              <w:spacing w:line="276" w:lineRule="auto"/>
              <w:jc w:val="both"/>
            </w:pPr>
            <w:r w:rsidRPr="00406ADE">
              <w:t>Menghapus data pada list data dengan “hapus”</w:t>
            </w:r>
          </w:p>
        </w:tc>
        <w:tc>
          <w:tcPr>
            <w:tcW w:w="2032" w:type="dxa"/>
          </w:tcPr>
          <w:p w14:paraId="5520353C" w14:textId="77777777" w:rsidR="009B2F53" w:rsidRPr="00406ADE" w:rsidRDefault="009B2F53" w:rsidP="00AA31D1">
            <w:pPr>
              <w:tabs>
                <w:tab w:val="left" w:pos="450"/>
              </w:tabs>
              <w:spacing w:line="276" w:lineRule="auto"/>
              <w:jc w:val="both"/>
            </w:pPr>
            <w:r w:rsidRPr="00406ADE">
              <w:t>Data berhasil dihapus dan tidak ada di list data</w:t>
            </w:r>
          </w:p>
        </w:tc>
        <w:tc>
          <w:tcPr>
            <w:tcW w:w="1070" w:type="dxa"/>
          </w:tcPr>
          <w:p w14:paraId="4FA71916" w14:textId="77777777" w:rsidR="009B2F53" w:rsidRPr="00406ADE" w:rsidRDefault="009B2F53" w:rsidP="00AA31D1">
            <w:pPr>
              <w:tabs>
                <w:tab w:val="left" w:pos="450"/>
              </w:tabs>
              <w:spacing w:line="276" w:lineRule="auto"/>
              <w:jc w:val="both"/>
            </w:pPr>
          </w:p>
        </w:tc>
        <w:tc>
          <w:tcPr>
            <w:tcW w:w="1070" w:type="dxa"/>
          </w:tcPr>
          <w:p w14:paraId="587A361C" w14:textId="77777777" w:rsidR="009B2F53" w:rsidRPr="00406ADE" w:rsidRDefault="009B2F53" w:rsidP="00AA31D1">
            <w:pPr>
              <w:tabs>
                <w:tab w:val="left" w:pos="450"/>
              </w:tabs>
              <w:spacing w:line="276" w:lineRule="auto"/>
              <w:jc w:val="both"/>
            </w:pPr>
          </w:p>
        </w:tc>
        <w:tc>
          <w:tcPr>
            <w:tcW w:w="996" w:type="dxa"/>
          </w:tcPr>
          <w:p w14:paraId="637AB732" w14:textId="77777777" w:rsidR="009B2F53" w:rsidRPr="00406ADE" w:rsidRDefault="009B2F53" w:rsidP="00AA31D1">
            <w:pPr>
              <w:tabs>
                <w:tab w:val="left" w:pos="450"/>
              </w:tabs>
              <w:spacing w:line="276" w:lineRule="auto"/>
              <w:jc w:val="both"/>
            </w:pPr>
          </w:p>
        </w:tc>
      </w:tr>
      <w:tr w:rsidR="009B2F53" w:rsidRPr="00406ADE" w14:paraId="338773F8" w14:textId="77777777" w:rsidTr="00AA31D1">
        <w:tc>
          <w:tcPr>
            <w:tcW w:w="514" w:type="dxa"/>
          </w:tcPr>
          <w:p w14:paraId="384E0CFD" w14:textId="77777777" w:rsidR="009B2F53" w:rsidRPr="00406ADE" w:rsidRDefault="009B2F53" w:rsidP="00AA31D1">
            <w:pPr>
              <w:tabs>
                <w:tab w:val="left" w:pos="450"/>
              </w:tabs>
              <w:spacing w:line="276" w:lineRule="auto"/>
              <w:jc w:val="both"/>
            </w:pPr>
            <w:r w:rsidRPr="00406ADE">
              <w:lastRenderedPageBreak/>
              <w:t>8</w:t>
            </w:r>
          </w:p>
        </w:tc>
        <w:tc>
          <w:tcPr>
            <w:tcW w:w="1363" w:type="dxa"/>
          </w:tcPr>
          <w:p w14:paraId="2555096C" w14:textId="77777777" w:rsidR="009B2F53" w:rsidRPr="00406ADE" w:rsidRDefault="009B2F53" w:rsidP="00AA31D1">
            <w:pPr>
              <w:tabs>
                <w:tab w:val="left" w:pos="450"/>
              </w:tabs>
              <w:spacing w:line="276" w:lineRule="auto"/>
              <w:jc w:val="both"/>
            </w:pPr>
            <w:r w:rsidRPr="00406ADE">
              <w:t>Konfigurasi</w:t>
            </w:r>
          </w:p>
        </w:tc>
        <w:tc>
          <w:tcPr>
            <w:tcW w:w="1965" w:type="dxa"/>
          </w:tcPr>
          <w:p w14:paraId="4A5740F6" w14:textId="77777777" w:rsidR="009B2F53" w:rsidRPr="00406ADE" w:rsidRDefault="009B2F53" w:rsidP="00AA31D1">
            <w:pPr>
              <w:tabs>
                <w:tab w:val="left" w:pos="450"/>
              </w:tabs>
              <w:spacing w:line="276" w:lineRule="auto"/>
              <w:jc w:val="both"/>
            </w:pPr>
            <w:r w:rsidRPr="00406ADE">
              <w:t>Menambahkan logo dan icon situs</w:t>
            </w:r>
          </w:p>
        </w:tc>
        <w:tc>
          <w:tcPr>
            <w:tcW w:w="2032" w:type="dxa"/>
          </w:tcPr>
          <w:p w14:paraId="1063F736" w14:textId="77777777" w:rsidR="009B2F53" w:rsidRPr="00406ADE" w:rsidRDefault="009B2F53" w:rsidP="00AA31D1">
            <w:pPr>
              <w:tabs>
                <w:tab w:val="left" w:pos="450"/>
              </w:tabs>
              <w:spacing w:line="276" w:lineRule="auto"/>
              <w:jc w:val="both"/>
            </w:pPr>
            <w:r w:rsidRPr="00406ADE">
              <w:t>Logo dan icon situs berhasil ditambahkan</w:t>
            </w:r>
          </w:p>
        </w:tc>
        <w:tc>
          <w:tcPr>
            <w:tcW w:w="1070" w:type="dxa"/>
          </w:tcPr>
          <w:p w14:paraId="660F7DEC" w14:textId="77777777" w:rsidR="009B2F53" w:rsidRPr="00406ADE" w:rsidRDefault="009B2F53" w:rsidP="00AA31D1">
            <w:pPr>
              <w:tabs>
                <w:tab w:val="left" w:pos="450"/>
              </w:tabs>
              <w:spacing w:line="276" w:lineRule="auto"/>
              <w:jc w:val="both"/>
            </w:pPr>
          </w:p>
        </w:tc>
        <w:tc>
          <w:tcPr>
            <w:tcW w:w="1070" w:type="dxa"/>
          </w:tcPr>
          <w:p w14:paraId="7B5EC67C" w14:textId="77777777" w:rsidR="009B2F53" w:rsidRPr="00406ADE" w:rsidRDefault="009B2F53" w:rsidP="00AA31D1">
            <w:pPr>
              <w:tabs>
                <w:tab w:val="left" w:pos="450"/>
              </w:tabs>
              <w:spacing w:line="276" w:lineRule="auto"/>
              <w:jc w:val="both"/>
            </w:pPr>
          </w:p>
        </w:tc>
        <w:tc>
          <w:tcPr>
            <w:tcW w:w="996" w:type="dxa"/>
          </w:tcPr>
          <w:p w14:paraId="7DF177A2" w14:textId="77777777" w:rsidR="009B2F53" w:rsidRPr="00406ADE" w:rsidRDefault="009B2F53" w:rsidP="00AA31D1">
            <w:pPr>
              <w:tabs>
                <w:tab w:val="left" w:pos="450"/>
              </w:tabs>
              <w:spacing w:line="276" w:lineRule="auto"/>
              <w:jc w:val="both"/>
            </w:pPr>
          </w:p>
        </w:tc>
      </w:tr>
      <w:tr w:rsidR="009B2F53" w:rsidRPr="00406ADE" w14:paraId="7AC739DC" w14:textId="77777777" w:rsidTr="00AA31D1">
        <w:tc>
          <w:tcPr>
            <w:tcW w:w="514" w:type="dxa"/>
          </w:tcPr>
          <w:p w14:paraId="6E78BD25" w14:textId="77777777" w:rsidR="009B2F53" w:rsidRPr="00406ADE" w:rsidRDefault="009B2F53" w:rsidP="00AA31D1">
            <w:pPr>
              <w:tabs>
                <w:tab w:val="left" w:pos="450"/>
              </w:tabs>
              <w:spacing w:line="276" w:lineRule="auto"/>
              <w:jc w:val="both"/>
            </w:pPr>
            <w:r w:rsidRPr="00406ADE">
              <w:t>9</w:t>
            </w:r>
          </w:p>
        </w:tc>
        <w:tc>
          <w:tcPr>
            <w:tcW w:w="1363" w:type="dxa"/>
          </w:tcPr>
          <w:p w14:paraId="28FD1C4B" w14:textId="77777777" w:rsidR="009B2F53" w:rsidRPr="00406ADE" w:rsidRDefault="009B2F53" w:rsidP="00AA31D1">
            <w:pPr>
              <w:tabs>
                <w:tab w:val="left" w:pos="450"/>
              </w:tabs>
              <w:spacing w:line="276" w:lineRule="auto"/>
              <w:jc w:val="both"/>
            </w:pPr>
            <w:r w:rsidRPr="00406ADE">
              <w:t>Konfigurasi</w:t>
            </w:r>
          </w:p>
        </w:tc>
        <w:tc>
          <w:tcPr>
            <w:tcW w:w="1965" w:type="dxa"/>
          </w:tcPr>
          <w:p w14:paraId="113339CC" w14:textId="77777777" w:rsidR="009B2F53" w:rsidRPr="00406ADE" w:rsidRDefault="009B2F53" w:rsidP="00AA31D1">
            <w:pPr>
              <w:tabs>
                <w:tab w:val="left" w:pos="450"/>
              </w:tabs>
              <w:spacing w:line="276" w:lineRule="auto"/>
              <w:jc w:val="both"/>
            </w:pPr>
            <w:r w:rsidRPr="00406ADE">
              <w:t>Memasukkan data pada form</w:t>
            </w:r>
          </w:p>
        </w:tc>
        <w:tc>
          <w:tcPr>
            <w:tcW w:w="2032" w:type="dxa"/>
          </w:tcPr>
          <w:p w14:paraId="753D04B3" w14:textId="77777777" w:rsidR="009B2F53" w:rsidRPr="00406ADE" w:rsidRDefault="009B2F53" w:rsidP="00AA31D1">
            <w:pPr>
              <w:tabs>
                <w:tab w:val="left" w:pos="450"/>
              </w:tabs>
              <w:spacing w:line="276" w:lineRule="auto"/>
              <w:jc w:val="both"/>
            </w:pPr>
            <w:r w:rsidRPr="00406ADE">
              <w:t>Data berhasil disimpan dan masuk pada list data</w:t>
            </w:r>
          </w:p>
        </w:tc>
        <w:tc>
          <w:tcPr>
            <w:tcW w:w="1070" w:type="dxa"/>
          </w:tcPr>
          <w:p w14:paraId="40EA2CB5" w14:textId="77777777" w:rsidR="009B2F53" w:rsidRPr="00406ADE" w:rsidRDefault="009B2F53" w:rsidP="00AA31D1">
            <w:pPr>
              <w:tabs>
                <w:tab w:val="left" w:pos="450"/>
              </w:tabs>
              <w:spacing w:line="276" w:lineRule="auto"/>
              <w:jc w:val="both"/>
            </w:pPr>
          </w:p>
        </w:tc>
        <w:tc>
          <w:tcPr>
            <w:tcW w:w="1070" w:type="dxa"/>
          </w:tcPr>
          <w:p w14:paraId="72C1E1F5" w14:textId="77777777" w:rsidR="009B2F53" w:rsidRPr="00406ADE" w:rsidRDefault="009B2F53" w:rsidP="00AA31D1">
            <w:pPr>
              <w:tabs>
                <w:tab w:val="left" w:pos="450"/>
              </w:tabs>
              <w:spacing w:line="276" w:lineRule="auto"/>
              <w:jc w:val="both"/>
            </w:pPr>
          </w:p>
        </w:tc>
        <w:tc>
          <w:tcPr>
            <w:tcW w:w="996" w:type="dxa"/>
          </w:tcPr>
          <w:p w14:paraId="13067BC7" w14:textId="77777777" w:rsidR="009B2F53" w:rsidRPr="00406ADE" w:rsidRDefault="009B2F53" w:rsidP="00AA31D1">
            <w:pPr>
              <w:tabs>
                <w:tab w:val="left" w:pos="450"/>
              </w:tabs>
              <w:spacing w:line="276" w:lineRule="auto"/>
              <w:jc w:val="both"/>
            </w:pPr>
          </w:p>
        </w:tc>
      </w:tr>
      <w:tr w:rsidR="009B2F53" w:rsidRPr="00406ADE" w14:paraId="5F790715" w14:textId="77777777" w:rsidTr="00AA31D1">
        <w:tc>
          <w:tcPr>
            <w:tcW w:w="514" w:type="dxa"/>
          </w:tcPr>
          <w:p w14:paraId="4803B272" w14:textId="77777777" w:rsidR="009B2F53" w:rsidRPr="00406ADE" w:rsidRDefault="009B2F53" w:rsidP="00AA31D1">
            <w:pPr>
              <w:tabs>
                <w:tab w:val="left" w:pos="450"/>
              </w:tabs>
              <w:spacing w:line="276" w:lineRule="auto"/>
              <w:jc w:val="both"/>
            </w:pPr>
            <w:r w:rsidRPr="00406ADE">
              <w:t>10</w:t>
            </w:r>
          </w:p>
        </w:tc>
        <w:tc>
          <w:tcPr>
            <w:tcW w:w="1363" w:type="dxa"/>
          </w:tcPr>
          <w:p w14:paraId="50E18D44" w14:textId="77777777" w:rsidR="009B2F53" w:rsidRPr="00406ADE" w:rsidRDefault="009B2F53" w:rsidP="00AA31D1">
            <w:pPr>
              <w:tabs>
                <w:tab w:val="left" w:pos="450"/>
              </w:tabs>
              <w:spacing w:line="276" w:lineRule="auto"/>
              <w:jc w:val="both"/>
            </w:pPr>
            <w:r w:rsidRPr="00406ADE">
              <w:t>User</w:t>
            </w:r>
          </w:p>
        </w:tc>
        <w:tc>
          <w:tcPr>
            <w:tcW w:w="1965" w:type="dxa"/>
          </w:tcPr>
          <w:p w14:paraId="77F538F9" w14:textId="77777777" w:rsidR="009B2F53" w:rsidRPr="00406ADE" w:rsidRDefault="009B2F53" w:rsidP="00AA31D1">
            <w:pPr>
              <w:tabs>
                <w:tab w:val="left" w:pos="450"/>
              </w:tabs>
              <w:spacing w:line="276" w:lineRule="auto"/>
              <w:jc w:val="both"/>
            </w:pPr>
            <w:r w:rsidRPr="00406ADE">
              <w:t>Memasukkan data pada form</w:t>
            </w:r>
          </w:p>
        </w:tc>
        <w:tc>
          <w:tcPr>
            <w:tcW w:w="2032" w:type="dxa"/>
          </w:tcPr>
          <w:p w14:paraId="1597AF68" w14:textId="77777777" w:rsidR="009B2F53" w:rsidRPr="00406ADE" w:rsidRDefault="009B2F53" w:rsidP="00AA31D1">
            <w:pPr>
              <w:tabs>
                <w:tab w:val="left" w:pos="450"/>
              </w:tabs>
              <w:spacing w:line="276" w:lineRule="auto"/>
              <w:jc w:val="both"/>
            </w:pPr>
            <w:r w:rsidRPr="00406ADE">
              <w:t>Data berhasil disimpan dan masuk pada list data</w:t>
            </w:r>
          </w:p>
        </w:tc>
        <w:tc>
          <w:tcPr>
            <w:tcW w:w="1070" w:type="dxa"/>
          </w:tcPr>
          <w:p w14:paraId="7730E180" w14:textId="77777777" w:rsidR="009B2F53" w:rsidRPr="00406ADE" w:rsidRDefault="009B2F53" w:rsidP="00AA31D1">
            <w:pPr>
              <w:tabs>
                <w:tab w:val="left" w:pos="450"/>
              </w:tabs>
              <w:spacing w:line="276" w:lineRule="auto"/>
              <w:jc w:val="both"/>
            </w:pPr>
          </w:p>
        </w:tc>
        <w:tc>
          <w:tcPr>
            <w:tcW w:w="1070" w:type="dxa"/>
          </w:tcPr>
          <w:p w14:paraId="2947D899" w14:textId="77777777" w:rsidR="009B2F53" w:rsidRPr="00406ADE" w:rsidRDefault="009B2F53" w:rsidP="00AA31D1">
            <w:pPr>
              <w:tabs>
                <w:tab w:val="left" w:pos="450"/>
              </w:tabs>
              <w:spacing w:line="276" w:lineRule="auto"/>
              <w:jc w:val="both"/>
            </w:pPr>
          </w:p>
        </w:tc>
        <w:tc>
          <w:tcPr>
            <w:tcW w:w="996" w:type="dxa"/>
          </w:tcPr>
          <w:p w14:paraId="444D2B0A" w14:textId="77777777" w:rsidR="009B2F53" w:rsidRPr="00406ADE" w:rsidRDefault="009B2F53" w:rsidP="00AA31D1">
            <w:pPr>
              <w:tabs>
                <w:tab w:val="left" w:pos="450"/>
              </w:tabs>
              <w:spacing w:line="276" w:lineRule="auto"/>
              <w:jc w:val="both"/>
            </w:pPr>
          </w:p>
        </w:tc>
      </w:tr>
      <w:tr w:rsidR="009B2F53" w:rsidRPr="00406ADE" w14:paraId="10DF94FE" w14:textId="77777777" w:rsidTr="00AA31D1">
        <w:tc>
          <w:tcPr>
            <w:tcW w:w="514" w:type="dxa"/>
          </w:tcPr>
          <w:p w14:paraId="41119269" w14:textId="77777777" w:rsidR="009B2F53" w:rsidRPr="00406ADE" w:rsidRDefault="009B2F53" w:rsidP="00AA31D1">
            <w:pPr>
              <w:tabs>
                <w:tab w:val="left" w:pos="450"/>
              </w:tabs>
              <w:spacing w:line="276" w:lineRule="auto"/>
              <w:jc w:val="both"/>
            </w:pPr>
            <w:r w:rsidRPr="00406ADE">
              <w:t>11</w:t>
            </w:r>
          </w:p>
        </w:tc>
        <w:tc>
          <w:tcPr>
            <w:tcW w:w="1363" w:type="dxa"/>
          </w:tcPr>
          <w:p w14:paraId="5A2AA18E" w14:textId="77777777" w:rsidR="009B2F53" w:rsidRPr="00406ADE" w:rsidRDefault="009B2F53" w:rsidP="00AA31D1">
            <w:pPr>
              <w:tabs>
                <w:tab w:val="left" w:pos="450"/>
              </w:tabs>
              <w:spacing w:line="276" w:lineRule="auto"/>
              <w:jc w:val="both"/>
            </w:pPr>
            <w:r w:rsidRPr="00406ADE">
              <w:t>User</w:t>
            </w:r>
          </w:p>
        </w:tc>
        <w:tc>
          <w:tcPr>
            <w:tcW w:w="1965" w:type="dxa"/>
          </w:tcPr>
          <w:p w14:paraId="3084B581" w14:textId="77777777" w:rsidR="009B2F53" w:rsidRPr="00406ADE" w:rsidRDefault="009B2F53" w:rsidP="00AA31D1">
            <w:pPr>
              <w:tabs>
                <w:tab w:val="left" w:pos="450"/>
              </w:tabs>
              <w:spacing w:line="276" w:lineRule="auto"/>
              <w:jc w:val="both"/>
            </w:pPr>
            <w:r w:rsidRPr="00406ADE">
              <w:t>Merubah data pada form dengan “edit”</w:t>
            </w:r>
          </w:p>
        </w:tc>
        <w:tc>
          <w:tcPr>
            <w:tcW w:w="2032" w:type="dxa"/>
          </w:tcPr>
          <w:p w14:paraId="6E33E56F" w14:textId="77777777" w:rsidR="009B2F53" w:rsidRPr="00406ADE" w:rsidRDefault="009B2F53" w:rsidP="00AA31D1">
            <w:pPr>
              <w:tabs>
                <w:tab w:val="left" w:pos="450"/>
              </w:tabs>
              <w:spacing w:line="276" w:lineRule="auto"/>
              <w:jc w:val="both"/>
            </w:pPr>
            <w:r w:rsidRPr="00406ADE">
              <w:t>Data berhasil dirubah dan masuk pada list data</w:t>
            </w:r>
          </w:p>
        </w:tc>
        <w:tc>
          <w:tcPr>
            <w:tcW w:w="1070" w:type="dxa"/>
          </w:tcPr>
          <w:p w14:paraId="57F5CFC7" w14:textId="77777777" w:rsidR="009B2F53" w:rsidRPr="00406ADE" w:rsidRDefault="009B2F53" w:rsidP="00AA31D1">
            <w:pPr>
              <w:tabs>
                <w:tab w:val="left" w:pos="450"/>
              </w:tabs>
              <w:spacing w:line="276" w:lineRule="auto"/>
              <w:jc w:val="both"/>
            </w:pPr>
          </w:p>
        </w:tc>
        <w:tc>
          <w:tcPr>
            <w:tcW w:w="1070" w:type="dxa"/>
          </w:tcPr>
          <w:p w14:paraId="0C30FA42" w14:textId="77777777" w:rsidR="009B2F53" w:rsidRPr="00406ADE" w:rsidRDefault="009B2F53" w:rsidP="00AA31D1">
            <w:pPr>
              <w:tabs>
                <w:tab w:val="left" w:pos="450"/>
              </w:tabs>
              <w:spacing w:line="276" w:lineRule="auto"/>
              <w:jc w:val="both"/>
            </w:pPr>
          </w:p>
        </w:tc>
        <w:tc>
          <w:tcPr>
            <w:tcW w:w="996" w:type="dxa"/>
          </w:tcPr>
          <w:p w14:paraId="4DFD7E35" w14:textId="77777777" w:rsidR="009B2F53" w:rsidRPr="00406ADE" w:rsidRDefault="009B2F53" w:rsidP="00AA31D1">
            <w:pPr>
              <w:tabs>
                <w:tab w:val="left" w:pos="450"/>
              </w:tabs>
              <w:spacing w:line="276" w:lineRule="auto"/>
              <w:jc w:val="both"/>
            </w:pPr>
          </w:p>
        </w:tc>
      </w:tr>
      <w:tr w:rsidR="009B2F53" w:rsidRPr="00406ADE" w14:paraId="41AE34FD" w14:textId="77777777" w:rsidTr="00AA31D1">
        <w:tc>
          <w:tcPr>
            <w:tcW w:w="514" w:type="dxa"/>
          </w:tcPr>
          <w:p w14:paraId="6C6390AA" w14:textId="77777777" w:rsidR="009B2F53" w:rsidRPr="00406ADE" w:rsidRDefault="009B2F53" w:rsidP="00AA31D1">
            <w:pPr>
              <w:tabs>
                <w:tab w:val="left" w:pos="450"/>
              </w:tabs>
              <w:spacing w:line="276" w:lineRule="auto"/>
              <w:jc w:val="both"/>
            </w:pPr>
            <w:r w:rsidRPr="00406ADE">
              <w:t>12</w:t>
            </w:r>
          </w:p>
        </w:tc>
        <w:tc>
          <w:tcPr>
            <w:tcW w:w="1363" w:type="dxa"/>
          </w:tcPr>
          <w:p w14:paraId="42B1B308" w14:textId="77777777" w:rsidR="009B2F53" w:rsidRPr="00406ADE" w:rsidRDefault="009B2F53" w:rsidP="00AA31D1">
            <w:pPr>
              <w:tabs>
                <w:tab w:val="left" w:pos="450"/>
              </w:tabs>
              <w:spacing w:line="276" w:lineRule="auto"/>
              <w:jc w:val="both"/>
            </w:pPr>
            <w:r w:rsidRPr="00406ADE">
              <w:t>User</w:t>
            </w:r>
          </w:p>
        </w:tc>
        <w:tc>
          <w:tcPr>
            <w:tcW w:w="1965" w:type="dxa"/>
          </w:tcPr>
          <w:p w14:paraId="362E1BB0" w14:textId="77777777" w:rsidR="009B2F53" w:rsidRPr="00406ADE" w:rsidRDefault="009B2F53" w:rsidP="00AA31D1">
            <w:pPr>
              <w:tabs>
                <w:tab w:val="left" w:pos="450"/>
              </w:tabs>
              <w:spacing w:line="276" w:lineRule="auto"/>
              <w:jc w:val="both"/>
            </w:pPr>
            <w:r w:rsidRPr="00406ADE">
              <w:t>Menghapus data pada list data dengan “hapus”</w:t>
            </w:r>
          </w:p>
        </w:tc>
        <w:tc>
          <w:tcPr>
            <w:tcW w:w="2032" w:type="dxa"/>
          </w:tcPr>
          <w:p w14:paraId="21E90A5A" w14:textId="77777777" w:rsidR="009B2F53" w:rsidRPr="00406ADE" w:rsidRDefault="009B2F53" w:rsidP="00AA31D1">
            <w:pPr>
              <w:tabs>
                <w:tab w:val="left" w:pos="450"/>
              </w:tabs>
              <w:spacing w:line="276" w:lineRule="auto"/>
              <w:jc w:val="both"/>
            </w:pPr>
            <w:r w:rsidRPr="00406ADE">
              <w:t>Data berhasil dihapus dan tidak ada di list data</w:t>
            </w:r>
          </w:p>
        </w:tc>
        <w:tc>
          <w:tcPr>
            <w:tcW w:w="1070" w:type="dxa"/>
          </w:tcPr>
          <w:p w14:paraId="043EE941" w14:textId="77777777" w:rsidR="009B2F53" w:rsidRPr="00406ADE" w:rsidRDefault="009B2F53" w:rsidP="00AA31D1">
            <w:pPr>
              <w:tabs>
                <w:tab w:val="left" w:pos="450"/>
              </w:tabs>
              <w:spacing w:line="276" w:lineRule="auto"/>
              <w:jc w:val="both"/>
            </w:pPr>
          </w:p>
        </w:tc>
        <w:tc>
          <w:tcPr>
            <w:tcW w:w="1070" w:type="dxa"/>
          </w:tcPr>
          <w:p w14:paraId="7C870BD2" w14:textId="77777777" w:rsidR="009B2F53" w:rsidRPr="00406ADE" w:rsidRDefault="009B2F53" w:rsidP="00AA31D1">
            <w:pPr>
              <w:tabs>
                <w:tab w:val="left" w:pos="450"/>
              </w:tabs>
              <w:spacing w:line="276" w:lineRule="auto"/>
              <w:jc w:val="both"/>
            </w:pPr>
          </w:p>
        </w:tc>
        <w:tc>
          <w:tcPr>
            <w:tcW w:w="996" w:type="dxa"/>
          </w:tcPr>
          <w:p w14:paraId="63DD73BE" w14:textId="77777777" w:rsidR="009B2F53" w:rsidRPr="00406ADE" w:rsidRDefault="009B2F53" w:rsidP="00AA31D1">
            <w:pPr>
              <w:tabs>
                <w:tab w:val="left" w:pos="450"/>
              </w:tabs>
              <w:spacing w:line="276" w:lineRule="auto"/>
              <w:jc w:val="both"/>
            </w:pPr>
          </w:p>
        </w:tc>
      </w:tr>
      <w:tr w:rsidR="009B2F53" w:rsidRPr="00406ADE" w14:paraId="671B723D" w14:textId="77777777" w:rsidTr="00AA31D1">
        <w:tc>
          <w:tcPr>
            <w:tcW w:w="514" w:type="dxa"/>
          </w:tcPr>
          <w:p w14:paraId="53339624" w14:textId="77777777" w:rsidR="009B2F53" w:rsidRPr="00406ADE" w:rsidRDefault="009B2F53" w:rsidP="00AA31D1">
            <w:pPr>
              <w:tabs>
                <w:tab w:val="left" w:pos="450"/>
              </w:tabs>
              <w:spacing w:line="276" w:lineRule="auto"/>
              <w:jc w:val="both"/>
            </w:pPr>
            <w:r w:rsidRPr="00406ADE">
              <w:t>13</w:t>
            </w:r>
          </w:p>
        </w:tc>
        <w:tc>
          <w:tcPr>
            <w:tcW w:w="1363" w:type="dxa"/>
          </w:tcPr>
          <w:p w14:paraId="7D13C0CF" w14:textId="77777777" w:rsidR="009B2F53" w:rsidRPr="00406ADE" w:rsidRDefault="009B2F53" w:rsidP="00AA31D1">
            <w:pPr>
              <w:tabs>
                <w:tab w:val="left" w:pos="450"/>
              </w:tabs>
              <w:spacing w:line="276" w:lineRule="auto"/>
              <w:jc w:val="both"/>
              <w:rPr>
                <w:i/>
                <w:iCs/>
              </w:rPr>
            </w:pPr>
            <w:r w:rsidRPr="00406ADE">
              <w:rPr>
                <w:i/>
                <w:iCs/>
              </w:rPr>
              <w:t>Log Out</w:t>
            </w:r>
          </w:p>
        </w:tc>
        <w:tc>
          <w:tcPr>
            <w:tcW w:w="1965" w:type="dxa"/>
          </w:tcPr>
          <w:p w14:paraId="79D8CE51" w14:textId="77777777" w:rsidR="009B2F53" w:rsidRPr="00406ADE" w:rsidRDefault="009B2F53" w:rsidP="00AA31D1">
            <w:pPr>
              <w:tabs>
                <w:tab w:val="left" w:pos="450"/>
              </w:tabs>
              <w:spacing w:line="276" w:lineRule="auto"/>
              <w:jc w:val="both"/>
              <w:rPr>
                <w:i/>
                <w:iCs/>
              </w:rPr>
            </w:pPr>
            <w:r w:rsidRPr="00406ADE">
              <w:t>Klik tombol “</w:t>
            </w:r>
            <w:r w:rsidRPr="00406ADE">
              <w:rPr>
                <w:i/>
                <w:iCs/>
              </w:rPr>
              <w:t>Log Out”</w:t>
            </w:r>
          </w:p>
        </w:tc>
        <w:tc>
          <w:tcPr>
            <w:tcW w:w="2032" w:type="dxa"/>
          </w:tcPr>
          <w:p w14:paraId="0D6FE2DA" w14:textId="77777777" w:rsidR="009B2F53" w:rsidRPr="00406ADE" w:rsidRDefault="009B2F53" w:rsidP="00AA31D1">
            <w:pPr>
              <w:tabs>
                <w:tab w:val="left" w:pos="450"/>
              </w:tabs>
              <w:spacing w:line="276" w:lineRule="auto"/>
              <w:jc w:val="both"/>
            </w:pPr>
            <w:r w:rsidRPr="00406ADE">
              <w:t xml:space="preserve">Dapat keluar dari sistem admin dan mengalihkan ke halaman awal </w:t>
            </w:r>
            <w:r w:rsidRPr="00406ADE">
              <w:rPr>
                <w:i/>
                <w:iCs/>
              </w:rPr>
              <w:t>log in</w:t>
            </w:r>
          </w:p>
        </w:tc>
        <w:tc>
          <w:tcPr>
            <w:tcW w:w="1070" w:type="dxa"/>
          </w:tcPr>
          <w:p w14:paraId="185E8E8E" w14:textId="77777777" w:rsidR="009B2F53" w:rsidRPr="00406ADE" w:rsidRDefault="009B2F53" w:rsidP="00AA31D1">
            <w:pPr>
              <w:tabs>
                <w:tab w:val="left" w:pos="450"/>
              </w:tabs>
              <w:spacing w:line="276" w:lineRule="auto"/>
              <w:jc w:val="both"/>
            </w:pPr>
          </w:p>
        </w:tc>
        <w:tc>
          <w:tcPr>
            <w:tcW w:w="1070" w:type="dxa"/>
          </w:tcPr>
          <w:p w14:paraId="7E8F8A64" w14:textId="77777777" w:rsidR="009B2F53" w:rsidRPr="00406ADE" w:rsidRDefault="009B2F53" w:rsidP="00AA31D1">
            <w:pPr>
              <w:tabs>
                <w:tab w:val="left" w:pos="450"/>
              </w:tabs>
              <w:spacing w:line="276" w:lineRule="auto"/>
              <w:jc w:val="both"/>
            </w:pPr>
          </w:p>
        </w:tc>
        <w:tc>
          <w:tcPr>
            <w:tcW w:w="996" w:type="dxa"/>
          </w:tcPr>
          <w:p w14:paraId="63BD0FFE" w14:textId="77777777" w:rsidR="009B2F53" w:rsidRPr="00406ADE" w:rsidRDefault="009B2F53" w:rsidP="00AA31D1">
            <w:pPr>
              <w:tabs>
                <w:tab w:val="left" w:pos="450"/>
              </w:tabs>
              <w:spacing w:line="276" w:lineRule="auto"/>
              <w:jc w:val="both"/>
            </w:pPr>
          </w:p>
        </w:tc>
      </w:tr>
      <w:tr w:rsidR="009B2F53" w:rsidRPr="00406ADE" w14:paraId="146F7E15" w14:textId="77777777" w:rsidTr="00AA31D1">
        <w:tc>
          <w:tcPr>
            <w:tcW w:w="514" w:type="dxa"/>
          </w:tcPr>
          <w:p w14:paraId="22FA8EBD" w14:textId="77777777" w:rsidR="009B2F53" w:rsidRPr="00406ADE" w:rsidRDefault="009B2F53" w:rsidP="00AA31D1">
            <w:pPr>
              <w:tabs>
                <w:tab w:val="left" w:pos="450"/>
              </w:tabs>
              <w:spacing w:line="276" w:lineRule="auto"/>
              <w:jc w:val="both"/>
            </w:pPr>
            <w:r w:rsidRPr="00406ADE">
              <w:t>14</w:t>
            </w:r>
          </w:p>
        </w:tc>
        <w:tc>
          <w:tcPr>
            <w:tcW w:w="1363" w:type="dxa"/>
          </w:tcPr>
          <w:p w14:paraId="0142B6D1" w14:textId="77777777" w:rsidR="009B2F53" w:rsidRPr="00406ADE" w:rsidRDefault="009B2F53" w:rsidP="00AA31D1">
            <w:pPr>
              <w:tabs>
                <w:tab w:val="left" w:pos="450"/>
              </w:tabs>
              <w:spacing w:line="276" w:lineRule="auto"/>
              <w:jc w:val="both"/>
            </w:pPr>
            <w:r w:rsidRPr="00406ADE">
              <w:t>Penunjung</w:t>
            </w:r>
          </w:p>
        </w:tc>
        <w:tc>
          <w:tcPr>
            <w:tcW w:w="1965" w:type="dxa"/>
          </w:tcPr>
          <w:p w14:paraId="776C0E58" w14:textId="77777777" w:rsidR="009B2F53" w:rsidRPr="00406ADE" w:rsidRDefault="009B2F53" w:rsidP="00AA31D1">
            <w:pPr>
              <w:tabs>
                <w:tab w:val="left" w:pos="450"/>
              </w:tabs>
              <w:spacing w:line="276" w:lineRule="auto"/>
              <w:jc w:val="both"/>
            </w:pPr>
            <w:r w:rsidRPr="00406ADE">
              <w:t>Masuk ke menu utama pengunjung</w:t>
            </w:r>
          </w:p>
        </w:tc>
        <w:tc>
          <w:tcPr>
            <w:tcW w:w="2032" w:type="dxa"/>
          </w:tcPr>
          <w:p w14:paraId="076F3C6F" w14:textId="77777777" w:rsidR="009B2F53" w:rsidRPr="00406ADE" w:rsidRDefault="009B2F53" w:rsidP="00AA31D1">
            <w:pPr>
              <w:tabs>
                <w:tab w:val="left" w:pos="450"/>
              </w:tabs>
              <w:spacing w:line="276" w:lineRule="auto"/>
              <w:jc w:val="both"/>
            </w:pPr>
            <w:r w:rsidRPr="00406ADE">
              <w:t>Dapat menampilkan menu utama pengunjung</w:t>
            </w:r>
          </w:p>
        </w:tc>
        <w:tc>
          <w:tcPr>
            <w:tcW w:w="1070" w:type="dxa"/>
          </w:tcPr>
          <w:p w14:paraId="516E3415" w14:textId="77777777" w:rsidR="009B2F53" w:rsidRPr="00406ADE" w:rsidRDefault="009B2F53" w:rsidP="00AA31D1">
            <w:pPr>
              <w:tabs>
                <w:tab w:val="left" w:pos="450"/>
              </w:tabs>
              <w:spacing w:line="276" w:lineRule="auto"/>
              <w:jc w:val="both"/>
            </w:pPr>
          </w:p>
        </w:tc>
        <w:tc>
          <w:tcPr>
            <w:tcW w:w="1070" w:type="dxa"/>
          </w:tcPr>
          <w:p w14:paraId="0BD0E798" w14:textId="77777777" w:rsidR="009B2F53" w:rsidRPr="00406ADE" w:rsidRDefault="009B2F53" w:rsidP="00AA31D1">
            <w:pPr>
              <w:tabs>
                <w:tab w:val="left" w:pos="450"/>
              </w:tabs>
              <w:spacing w:line="276" w:lineRule="auto"/>
              <w:jc w:val="both"/>
            </w:pPr>
          </w:p>
        </w:tc>
        <w:tc>
          <w:tcPr>
            <w:tcW w:w="996" w:type="dxa"/>
          </w:tcPr>
          <w:p w14:paraId="68515D27" w14:textId="77777777" w:rsidR="009B2F53" w:rsidRPr="00406ADE" w:rsidRDefault="009B2F53" w:rsidP="00AA31D1">
            <w:pPr>
              <w:tabs>
                <w:tab w:val="left" w:pos="450"/>
              </w:tabs>
              <w:spacing w:line="276" w:lineRule="auto"/>
              <w:jc w:val="both"/>
            </w:pPr>
          </w:p>
        </w:tc>
      </w:tr>
      <w:tr w:rsidR="009B2F53" w:rsidRPr="00406ADE" w14:paraId="40839E78" w14:textId="77777777" w:rsidTr="00AA31D1">
        <w:tc>
          <w:tcPr>
            <w:tcW w:w="514" w:type="dxa"/>
          </w:tcPr>
          <w:p w14:paraId="1444A819" w14:textId="77777777" w:rsidR="009B2F53" w:rsidRPr="00406ADE" w:rsidRDefault="009B2F53" w:rsidP="00AA31D1">
            <w:pPr>
              <w:tabs>
                <w:tab w:val="left" w:pos="450"/>
              </w:tabs>
              <w:spacing w:line="276" w:lineRule="auto"/>
              <w:jc w:val="both"/>
            </w:pPr>
            <w:r w:rsidRPr="00406ADE">
              <w:t>15</w:t>
            </w:r>
          </w:p>
        </w:tc>
        <w:tc>
          <w:tcPr>
            <w:tcW w:w="1363" w:type="dxa"/>
          </w:tcPr>
          <w:p w14:paraId="28F190F7" w14:textId="77777777" w:rsidR="009B2F53" w:rsidRPr="00406ADE" w:rsidRDefault="009B2F53" w:rsidP="00AA31D1">
            <w:pPr>
              <w:tabs>
                <w:tab w:val="left" w:pos="450"/>
              </w:tabs>
              <w:spacing w:line="276" w:lineRule="auto"/>
              <w:jc w:val="both"/>
            </w:pPr>
            <w:r w:rsidRPr="00406ADE">
              <w:t>Menu</w:t>
            </w:r>
          </w:p>
        </w:tc>
        <w:tc>
          <w:tcPr>
            <w:tcW w:w="1965" w:type="dxa"/>
          </w:tcPr>
          <w:p w14:paraId="56530AF4" w14:textId="77777777" w:rsidR="009B2F53" w:rsidRPr="00406ADE" w:rsidRDefault="009B2F53" w:rsidP="00AA31D1">
            <w:pPr>
              <w:tabs>
                <w:tab w:val="left" w:pos="450"/>
              </w:tabs>
              <w:spacing w:line="276" w:lineRule="auto"/>
              <w:jc w:val="both"/>
            </w:pPr>
            <w:r w:rsidRPr="00406ADE">
              <w:t xml:space="preserve">Pencarian di menu navbar pencarian </w:t>
            </w:r>
          </w:p>
        </w:tc>
        <w:tc>
          <w:tcPr>
            <w:tcW w:w="2032" w:type="dxa"/>
          </w:tcPr>
          <w:p w14:paraId="4AD80776" w14:textId="77777777" w:rsidR="009B2F53" w:rsidRPr="00406ADE" w:rsidRDefault="009B2F53" w:rsidP="00AA31D1">
            <w:pPr>
              <w:tabs>
                <w:tab w:val="left" w:pos="450"/>
              </w:tabs>
              <w:spacing w:line="276" w:lineRule="auto"/>
              <w:jc w:val="both"/>
            </w:pPr>
            <w:r w:rsidRPr="00406ADE">
              <w:t>Dapat menampilkan kata yang dicari</w:t>
            </w:r>
          </w:p>
        </w:tc>
        <w:tc>
          <w:tcPr>
            <w:tcW w:w="1070" w:type="dxa"/>
          </w:tcPr>
          <w:p w14:paraId="5CA30505" w14:textId="77777777" w:rsidR="009B2F53" w:rsidRPr="00406ADE" w:rsidRDefault="009B2F53" w:rsidP="00AA31D1">
            <w:pPr>
              <w:tabs>
                <w:tab w:val="left" w:pos="450"/>
              </w:tabs>
              <w:spacing w:line="276" w:lineRule="auto"/>
              <w:jc w:val="both"/>
            </w:pPr>
          </w:p>
        </w:tc>
        <w:tc>
          <w:tcPr>
            <w:tcW w:w="1070" w:type="dxa"/>
          </w:tcPr>
          <w:p w14:paraId="750471C5" w14:textId="77777777" w:rsidR="009B2F53" w:rsidRPr="00406ADE" w:rsidRDefault="009B2F53" w:rsidP="00AA31D1">
            <w:pPr>
              <w:tabs>
                <w:tab w:val="left" w:pos="450"/>
              </w:tabs>
              <w:spacing w:line="276" w:lineRule="auto"/>
              <w:jc w:val="both"/>
            </w:pPr>
          </w:p>
        </w:tc>
        <w:tc>
          <w:tcPr>
            <w:tcW w:w="996" w:type="dxa"/>
          </w:tcPr>
          <w:p w14:paraId="468D946B" w14:textId="77777777" w:rsidR="009B2F53" w:rsidRPr="00406ADE" w:rsidRDefault="009B2F53" w:rsidP="00AA31D1">
            <w:pPr>
              <w:tabs>
                <w:tab w:val="left" w:pos="450"/>
              </w:tabs>
              <w:spacing w:line="276" w:lineRule="auto"/>
              <w:jc w:val="both"/>
            </w:pPr>
          </w:p>
        </w:tc>
      </w:tr>
      <w:tr w:rsidR="009B2F53" w:rsidRPr="00406ADE" w14:paraId="2027BF54" w14:textId="77777777" w:rsidTr="00AA31D1">
        <w:tc>
          <w:tcPr>
            <w:tcW w:w="514" w:type="dxa"/>
          </w:tcPr>
          <w:p w14:paraId="14633405" w14:textId="77777777" w:rsidR="009B2F53" w:rsidRPr="00406ADE" w:rsidRDefault="009B2F53" w:rsidP="00AA31D1">
            <w:pPr>
              <w:tabs>
                <w:tab w:val="left" w:pos="450"/>
              </w:tabs>
              <w:spacing w:line="276" w:lineRule="auto"/>
              <w:jc w:val="both"/>
            </w:pPr>
            <w:r w:rsidRPr="00406ADE">
              <w:t>16</w:t>
            </w:r>
          </w:p>
        </w:tc>
        <w:tc>
          <w:tcPr>
            <w:tcW w:w="1363" w:type="dxa"/>
          </w:tcPr>
          <w:p w14:paraId="3CCF4FCD" w14:textId="77777777" w:rsidR="009B2F53" w:rsidRPr="00406ADE" w:rsidRDefault="009B2F53" w:rsidP="00AA31D1">
            <w:pPr>
              <w:tabs>
                <w:tab w:val="left" w:pos="450"/>
              </w:tabs>
              <w:spacing w:line="276" w:lineRule="auto"/>
              <w:jc w:val="both"/>
            </w:pPr>
            <w:r w:rsidRPr="00406ADE">
              <w:t xml:space="preserve">Berita </w:t>
            </w:r>
          </w:p>
        </w:tc>
        <w:tc>
          <w:tcPr>
            <w:tcW w:w="1965" w:type="dxa"/>
          </w:tcPr>
          <w:p w14:paraId="783536D9" w14:textId="77777777" w:rsidR="009B2F53" w:rsidRPr="00406ADE" w:rsidRDefault="009B2F53" w:rsidP="00AA31D1">
            <w:pPr>
              <w:tabs>
                <w:tab w:val="left" w:pos="450"/>
              </w:tabs>
              <w:spacing w:line="276" w:lineRule="auto"/>
              <w:jc w:val="both"/>
            </w:pPr>
            <w:r w:rsidRPr="00406ADE">
              <w:t xml:space="preserve">Klik </w:t>
            </w:r>
            <w:r w:rsidRPr="00406ADE">
              <w:rPr>
                <w:i/>
                <w:iCs/>
              </w:rPr>
              <w:t xml:space="preserve">card </w:t>
            </w:r>
            <w:r w:rsidRPr="00406ADE">
              <w:t>berita pada halaman berita pada pengunjung</w:t>
            </w:r>
          </w:p>
        </w:tc>
        <w:tc>
          <w:tcPr>
            <w:tcW w:w="2032" w:type="dxa"/>
          </w:tcPr>
          <w:p w14:paraId="2C8618B2" w14:textId="77777777" w:rsidR="009B2F53" w:rsidRPr="00406ADE" w:rsidRDefault="009B2F53" w:rsidP="00AA31D1">
            <w:pPr>
              <w:tabs>
                <w:tab w:val="left" w:pos="450"/>
              </w:tabs>
              <w:spacing w:line="276" w:lineRule="auto"/>
              <w:jc w:val="both"/>
            </w:pPr>
            <w:r w:rsidRPr="00406ADE">
              <w:t>Dapat menampilkan berita secara keselurahan</w:t>
            </w:r>
          </w:p>
        </w:tc>
        <w:tc>
          <w:tcPr>
            <w:tcW w:w="1070" w:type="dxa"/>
          </w:tcPr>
          <w:p w14:paraId="2F6E33DD" w14:textId="77777777" w:rsidR="009B2F53" w:rsidRPr="00406ADE" w:rsidRDefault="009B2F53" w:rsidP="00AA31D1">
            <w:pPr>
              <w:tabs>
                <w:tab w:val="left" w:pos="450"/>
              </w:tabs>
              <w:spacing w:line="276" w:lineRule="auto"/>
              <w:jc w:val="both"/>
            </w:pPr>
          </w:p>
        </w:tc>
        <w:tc>
          <w:tcPr>
            <w:tcW w:w="1070" w:type="dxa"/>
          </w:tcPr>
          <w:p w14:paraId="31C87EE7" w14:textId="77777777" w:rsidR="009B2F53" w:rsidRPr="00406ADE" w:rsidRDefault="009B2F53" w:rsidP="00AA31D1">
            <w:pPr>
              <w:tabs>
                <w:tab w:val="left" w:pos="450"/>
              </w:tabs>
              <w:spacing w:line="276" w:lineRule="auto"/>
              <w:jc w:val="both"/>
            </w:pPr>
          </w:p>
        </w:tc>
        <w:tc>
          <w:tcPr>
            <w:tcW w:w="996" w:type="dxa"/>
          </w:tcPr>
          <w:p w14:paraId="73B920AF" w14:textId="77777777" w:rsidR="009B2F53" w:rsidRPr="00406ADE" w:rsidRDefault="009B2F53" w:rsidP="00AA31D1">
            <w:pPr>
              <w:tabs>
                <w:tab w:val="left" w:pos="450"/>
              </w:tabs>
              <w:spacing w:line="276" w:lineRule="auto"/>
              <w:jc w:val="both"/>
            </w:pPr>
          </w:p>
        </w:tc>
      </w:tr>
      <w:tr w:rsidR="009B2F53" w:rsidRPr="00406ADE" w14:paraId="14101DCB" w14:textId="77777777" w:rsidTr="00AA31D1">
        <w:tc>
          <w:tcPr>
            <w:tcW w:w="514" w:type="dxa"/>
          </w:tcPr>
          <w:p w14:paraId="2FE3C6C5" w14:textId="77777777" w:rsidR="009B2F53" w:rsidRPr="00406ADE" w:rsidRDefault="009B2F53" w:rsidP="00AA31D1">
            <w:pPr>
              <w:tabs>
                <w:tab w:val="left" w:pos="450"/>
              </w:tabs>
              <w:spacing w:line="276" w:lineRule="auto"/>
              <w:jc w:val="both"/>
            </w:pPr>
            <w:r w:rsidRPr="00406ADE">
              <w:t>17</w:t>
            </w:r>
          </w:p>
        </w:tc>
        <w:tc>
          <w:tcPr>
            <w:tcW w:w="1363" w:type="dxa"/>
          </w:tcPr>
          <w:p w14:paraId="504D3175" w14:textId="77777777" w:rsidR="009B2F53" w:rsidRPr="00406ADE" w:rsidRDefault="009B2F53" w:rsidP="00AA31D1">
            <w:pPr>
              <w:tabs>
                <w:tab w:val="left" w:pos="450"/>
              </w:tabs>
              <w:spacing w:line="276" w:lineRule="auto"/>
              <w:jc w:val="both"/>
            </w:pPr>
            <w:r w:rsidRPr="00406ADE">
              <w:t xml:space="preserve">Kuis </w:t>
            </w:r>
          </w:p>
        </w:tc>
        <w:tc>
          <w:tcPr>
            <w:tcW w:w="1965" w:type="dxa"/>
          </w:tcPr>
          <w:p w14:paraId="3C6F30B1" w14:textId="77777777" w:rsidR="009B2F53" w:rsidRPr="00406ADE" w:rsidRDefault="009B2F53" w:rsidP="00AA31D1">
            <w:pPr>
              <w:tabs>
                <w:tab w:val="left" w:pos="450"/>
              </w:tabs>
              <w:spacing w:line="276" w:lineRule="auto"/>
              <w:jc w:val="both"/>
            </w:pPr>
            <w:r w:rsidRPr="00406ADE">
              <w:t>Klik kuis pada halaman kuis pada pengunjung</w:t>
            </w:r>
          </w:p>
        </w:tc>
        <w:tc>
          <w:tcPr>
            <w:tcW w:w="2032" w:type="dxa"/>
          </w:tcPr>
          <w:p w14:paraId="10ABD251" w14:textId="77777777" w:rsidR="009B2F53" w:rsidRPr="00406ADE" w:rsidRDefault="009B2F53" w:rsidP="00AA31D1">
            <w:pPr>
              <w:tabs>
                <w:tab w:val="left" w:pos="450"/>
              </w:tabs>
              <w:spacing w:line="276" w:lineRule="auto"/>
              <w:jc w:val="both"/>
            </w:pPr>
            <w:r w:rsidRPr="00406ADE">
              <w:t xml:space="preserve">Dapat menampilkan halaman kuis </w:t>
            </w:r>
          </w:p>
        </w:tc>
        <w:tc>
          <w:tcPr>
            <w:tcW w:w="1070" w:type="dxa"/>
          </w:tcPr>
          <w:p w14:paraId="2AB02300" w14:textId="77777777" w:rsidR="009B2F53" w:rsidRPr="00406ADE" w:rsidRDefault="009B2F53" w:rsidP="00AA31D1">
            <w:pPr>
              <w:tabs>
                <w:tab w:val="left" w:pos="450"/>
              </w:tabs>
              <w:spacing w:line="276" w:lineRule="auto"/>
              <w:jc w:val="both"/>
            </w:pPr>
          </w:p>
        </w:tc>
        <w:tc>
          <w:tcPr>
            <w:tcW w:w="1070" w:type="dxa"/>
          </w:tcPr>
          <w:p w14:paraId="423B8BF8" w14:textId="77777777" w:rsidR="009B2F53" w:rsidRPr="00406ADE" w:rsidRDefault="009B2F53" w:rsidP="00AA31D1">
            <w:pPr>
              <w:tabs>
                <w:tab w:val="left" w:pos="450"/>
              </w:tabs>
              <w:spacing w:line="276" w:lineRule="auto"/>
              <w:jc w:val="both"/>
            </w:pPr>
          </w:p>
        </w:tc>
        <w:tc>
          <w:tcPr>
            <w:tcW w:w="996" w:type="dxa"/>
          </w:tcPr>
          <w:p w14:paraId="01758230" w14:textId="77777777" w:rsidR="009B2F53" w:rsidRPr="00406ADE" w:rsidRDefault="009B2F53" w:rsidP="00AA31D1">
            <w:pPr>
              <w:tabs>
                <w:tab w:val="left" w:pos="450"/>
              </w:tabs>
              <w:spacing w:line="276" w:lineRule="auto"/>
              <w:jc w:val="both"/>
            </w:pPr>
          </w:p>
        </w:tc>
      </w:tr>
      <w:tr w:rsidR="009B2F53" w:rsidRPr="00406ADE" w14:paraId="5379F887" w14:textId="77777777" w:rsidTr="00AA31D1">
        <w:tc>
          <w:tcPr>
            <w:tcW w:w="514" w:type="dxa"/>
          </w:tcPr>
          <w:p w14:paraId="4953AA9F" w14:textId="77777777" w:rsidR="009B2F53" w:rsidRPr="00406ADE" w:rsidRDefault="009B2F53" w:rsidP="00AA31D1">
            <w:pPr>
              <w:tabs>
                <w:tab w:val="left" w:pos="450"/>
              </w:tabs>
              <w:spacing w:line="276" w:lineRule="auto"/>
              <w:jc w:val="both"/>
            </w:pPr>
            <w:r w:rsidRPr="00406ADE">
              <w:t>18</w:t>
            </w:r>
          </w:p>
        </w:tc>
        <w:tc>
          <w:tcPr>
            <w:tcW w:w="1363" w:type="dxa"/>
          </w:tcPr>
          <w:p w14:paraId="29C56BBE" w14:textId="77777777" w:rsidR="009B2F53" w:rsidRPr="00406ADE" w:rsidRDefault="009B2F53" w:rsidP="00AA31D1">
            <w:pPr>
              <w:tabs>
                <w:tab w:val="left" w:pos="450"/>
              </w:tabs>
              <w:spacing w:line="276" w:lineRule="auto"/>
              <w:jc w:val="both"/>
            </w:pPr>
            <w:r w:rsidRPr="00406ADE">
              <w:t>Kuis</w:t>
            </w:r>
          </w:p>
        </w:tc>
        <w:tc>
          <w:tcPr>
            <w:tcW w:w="1965" w:type="dxa"/>
          </w:tcPr>
          <w:p w14:paraId="15C32F3E" w14:textId="77777777" w:rsidR="009B2F53" w:rsidRPr="00406ADE" w:rsidRDefault="009B2F53" w:rsidP="00AA31D1">
            <w:pPr>
              <w:tabs>
                <w:tab w:val="left" w:pos="450"/>
              </w:tabs>
              <w:spacing w:line="276" w:lineRule="auto"/>
              <w:jc w:val="both"/>
            </w:pPr>
            <w:r w:rsidRPr="00406ADE">
              <w:t>Mengerjakan kuis</w:t>
            </w:r>
          </w:p>
        </w:tc>
        <w:tc>
          <w:tcPr>
            <w:tcW w:w="2032" w:type="dxa"/>
          </w:tcPr>
          <w:p w14:paraId="7BF8217B" w14:textId="77777777" w:rsidR="009B2F53" w:rsidRPr="00406ADE" w:rsidRDefault="009B2F53" w:rsidP="00AA31D1">
            <w:pPr>
              <w:tabs>
                <w:tab w:val="left" w:pos="450"/>
              </w:tabs>
              <w:spacing w:line="276" w:lineRule="auto"/>
              <w:jc w:val="both"/>
            </w:pPr>
            <w:r w:rsidRPr="00406ADE">
              <w:rPr>
                <w:i/>
                <w:iCs/>
              </w:rPr>
              <w:t xml:space="preserve">Score </w:t>
            </w:r>
            <w:r w:rsidRPr="00406ADE">
              <w:t xml:space="preserve">ditampilkan </w:t>
            </w:r>
          </w:p>
        </w:tc>
        <w:tc>
          <w:tcPr>
            <w:tcW w:w="1070" w:type="dxa"/>
          </w:tcPr>
          <w:p w14:paraId="79296238" w14:textId="77777777" w:rsidR="009B2F53" w:rsidRPr="00406ADE" w:rsidRDefault="009B2F53" w:rsidP="00AA31D1">
            <w:pPr>
              <w:tabs>
                <w:tab w:val="left" w:pos="450"/>
              </w:tabs>
              <w:spacing w:line="276" w:lineRule="auto"/>
              <w:jc w:val="both"/>
            </w:pPr>
          </w:p>
        </w:tc>
        <w:tc>
          <w:tcPr>
            <w:tcW w:w="1070" w:type="dxa"/>
          </w:tcPr>
          <w:p w14:paraId="43A9E5F8" w14:textId="77777777" w:rsidR="009B2F53" w:rsidRPr="00406ADE" w:rsidRDefault="009B2F53" w:rsidP="00AA31D1">
            <w:pPr>
              <w:tabs>
                <w:tab w:val="left" w:pos="450"/>
              </w:tabs>
              <w:spacing w:line="276" w:lineRule="auto"/>
              <w:jc w:val="both"/>
            </w:pPr>
          </w:p>
        </w:tc>
        <w:tc>
          <w:tcPr>
            <w:tcW w:w="996" w:type="dxa"/>
          </w:tcPr>
          <w:p w14:paraId="67E83D06" w14:textId="77777777" w:rsidR="009B2F53" w:rsidRPr="00406ADE" w:rsidRDefault="009B2F53" w:rsidP="00AA31D1">
            <w:pPr>
              <w:tabs>
                <w:tab w:val="left" w:pos="450"/>
              </w:tabs>
              <w:spacing w:line="276" w:lineRule="auto"/>
              <w:jc w:val="both"/>
            </w:pPr>
          </w:p>
        </w:tc>
      </w:tr>
    </w:tbl>
    <w:p w14:paraId="465CE256" w14:textId="77777777" w:rsidR="00FA1A50" w:rsidRPr="00406ADE" w:rsidRDefault="00FA1A50">
      <w:pPr>
        <w:rPr>
          <w:b/>
        </w:rPr>
      </w:pPr>
      <w:r w:rsidRPr="00406ADE">
        <w:rPr>
          <w:b/>
        </w:rPr>
        <w:br w:type="page"/>
      </w:r>
    </w:p>
    <w:p w14:paraId="76A862CB" w14:textId="1BD9183B" w:rsidR="00406ADE" w:rsidRDefault="00406ADE" w:rsidP="00FA1A50">
      <w:pPr>
        <w:spacing w:line="360" w:lineRule="auto"/>
        <w:jc w:val="center"/>
        <w:rPr>
          <w:b/>
          <w:bCs/>
        </w:rPr>
      </w:pPr>
      <w:r>
        <w:rPr>
          <w:b/>
          <w:bCs/>
        </w:rPr>
        <w:lastRenderedPageBreak/>
        <w:t>BAB IV</w:t>
      </w:r>
    </w:p>
    <w:p w14:paraId="728344A1" w14:textId="3331DC45" w:rsidR="00406ADE" w:rsidRDefault="00406ADE" w:rsidP="00FA1A50">
      <w:pPr>
        <w:spacing w:line="360" w:lineRule="auto"/>
        <w:jc w:val="center"/>
        <w:rPr>
          <w:b/>
          <w:bCs/>
        </w:rPr>
      </w:pPr>
      <w:r>
        <w:rPr>
          <w:b/>
          <w:bCs/>
        </w:rPr>
        <w:t>HASIL DAN PEMBAHASAN</w:t>
      </w:r>
    </w:p>
    <w:p w14:paraId="1ADC15A4" w14:textId="3A58A343" w:rsidR="00406ADE" w:rsidRDefault="00406ADE" w:rsidP="00406ADE">
      <w:pPr>
        <w:spacing w:line="360" w:lineRule="auto"/>
        <w:rPr>
          <w:b/>
          <w:bCs/>
        </w:rPr>
      </w:pPr>
    </w:p>
    <w:p w14:paraId="757C1F72" w14:textId="099D857C" w:rsidR="00406ADE" w:rsidRDefault="00406ADE" w:rsidP="00406ADE">
      <w:pPr>
        <w:pStyle w:val="ListParagraph"/>
        <w:numPr>
          <w:ilvl w:val="0"/>
          <w:numId w:val="40"/>
        </w:numPr>
        <w:spacing w:line="360" w:lineRule="auto"/>
        <w:rPr>
          <w:b/>
          <w:bCs/>
        </w:rPr>
      </w:pPr>
      <w:r>
        <w:rPr>
          <w:b/>
          <w:bCs/>
        </w:rPr>
        <w:t xml:space="preserve"> </w:t>
      </w:r>
      <w:r w:rsidR="001466B8">
        <w:rPr>
          <w:b/>
          <w:bCs/>
        </w:rPr>
        <w:t>Implementasi Sistem</w:t>
      </w:r>
    </w:p>
    <w:p w14:paraId="7B169699" w14:textId="5EDA77AD" w:rsidR="001466B8" w:rsidRDefault="001466B8" w:rsidP="001466B8">
      <w:pPr>
        <w:spacing w:line="360" w:lineRule="auto"/>
        <w:rPr>
          <w:b/>
          <w:bCs/>
        </w:rPr>
      </w:pPr>
    </w:p>
    <w:p w14:paraId="29E65F1D" w14:textId="7C19A572" w:rsidR="001466B8" w:rsidRDefault="00253136" w:rsidP="001466B8">
      <w:pPr>
        <w:spacing w:line="360" w:lineRule="auto"/>
        <w:rPr>
          <w:b/>
          <w:bCs/>
        </w:rPr>
      </w:pPr>
      <w:r w:rsidRPr="00253136">
        <w:rPr>
          <w:b/>
          <w:bCs/>
        </w:rPr>
        <w:drawing>
          <wp:inline distT="0" distB="0" distL="0" distR="0" wp14:anchorId="6E82FD56" wp14:editId="41C28B80">
            <wp:extent cx="5732145" cy="2941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2145" cy="2941320"/>
                    </a:xfrm>
                    <a:prstGeom prst="rect">
                      <a:avLst/>
                    </a:prstGeom>
                  </pic:spPr>
                </pic:pic>
              </a:graphicData>
            </a:graphic>
          </wp:inline>
        </w:drawing>
      </w:r>
    </w:p>
    <w:p w14:paraId="7EED1274" w14:textId="1BCF39A3" w:rsidR="00253136" w:rsidRDefault="00253136" w:rsidP="001466B8">
      <w:pPr>
        <w:spacing w:line="360" w:lineRule="auto"/>
        <w:rPr>
          <w:b/>
          <w:bCs/>
        </w:rPr>
      </w:pPr>
      <w:r w:rsidRPr="00253136">
        <w:rPr>
          <w:b/>
          <w:bCs/>
        </w:rPr>
        <w:lastRenderedPageBreak/>
        <w:drawing>
          <wp:inline distT="0" distB="0" distL="0" distR="0" wp14:anchorId="36DC9D09" wp14:editId="6E32540C">
            <wp:extent cx="5732145" cy="473456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2145" cy="4734560"/>
                    </a:xfrm>
                    <a:prstGeom prst="rect">
                      <a:avLst/>
                    </a:prstGeom>
                  </pic:spPr>
                </pic:pic>
              </a:graphicData>
            </a:graphic>
          </wp:inline>
        </w:drawing>
      </w:r>
    </w:p>
    <w:p w14:paraId="77E2DDA1" w14:textId="77777777" w:rsidR="00253136" w:rsidRDefault="00253136" w:rsidP="001466B8">
      <w:pPr>
        <w:spacing w:line="360" w:lineRule="auto"/>
        <w:rPr>
          <w:b/>
          <w:bCs/>
        </w:rPr>
      </w:pPr>
    </w:p>
    <w:p w14:paraId="2EA9C203" w14:textId="318242CF" w:rsidR="00253136" w:rsidRDefault="00253136" w:rsidP="001466B8">
      <w:pPr>
        <w:spacing w:line="360" w:lineRule="auto"/>
        <w:rPr>
          <w:b/>
          <w:bCs/>
        </w:rPr>
      </w:pPr>
      <w:r w:rsidRPr="00253136">
        <w:rPr>
          <w:b/>
          <w:bCs/>
        </w:rPr>
        <w:drawing>
          <wp:inline distT="0" distB="0" distL="0" distR="0" wp14:anchorId="4C1DE688" wp14:editId="6EE3BACD">
            <wp:extent cx="5732145" cy="224028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2145" cy="2240280"/>
                    </a:xfrm>
                    <a:prstGeom prst="rect">
                      <a:avLst/>
                    </a:prstGeom>
                  </pic:spPr>
                </pic:pic>
              </a:graphicData>
            </a:graphic>
          </wp:inline>
        </w:drawing>
      </w:r>
    </w:p>
    <w:p w14:paraId="6D49CE3F" w14:textId="555D6B43" w:rsidR="00253136" w:rsidRDefault="00253136" w:rsidP="001466B8">
      <w:pPr>
        <w:spacing w:line="360" w:lineRule="auto"/>
        <w:rPr>
          <w:b/>
          <w:bCs/>
        </w:rPr>
      </w:pPr>
      <w:r w:rsidRPr="00253136">
        <w:rPr>
          <w:b/>
          <w:bCs/>
        </w:rPr>
        <w:lastRenderedPageBreak/>
        <w:drawing>
          <wp:inline distT="0" distB="0" distL="0" distR="0" wp14:anchorId="70B988A6" wp14:editId="6E25CF38">
            <wp:extent cx="5732145" cy="331089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2145" cy="3310890"/>
                    </a:xfrm>
                    <a:prstGeom prst="rect">
                      <a:avLst/>
                    </a:prstGeom>
                  </pic:spPr>
                </pic:pic>
              </a:graphicData>
            </a:graphic>
          </wp:inline>
        </w:drawing>
      </w:r>
    </w:p>
    <w:p w14:paraId="7BE8DA41" w14:textId="38C5506C" w:rsidR="00253136" w:rsidRDefault="00253136" w:rsidP="001466B8">
      <w:pPr>
        <w:spacing w:line="360" w:lineRule="auto"/>
        <w:rPr>
          <w:b/>
          <w:bCs/>
        </w:rPr>
      </w:pPr>
      <w:r w:rsidRPr="00253136">
        <w:rPr>
          <w:b/>
          <w:bCs/>
        </w:rPr>
        <w:drawing>
          <wp:inline distT="0" distB="0" distL="0" distR="0" wp14:anchorId="437D3478" wp14:editId="107377BD">
            <wp:extent cx="5732145" cy="540448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2145" cy="5404485"/>
                    </a:xfrm>
                    <a:prstGeom prst="rect">
                      <a:avLst/>
                    </a:prstGeom>
                  </pic:spPr>
                </pic:pic>
              </a:graphicData>
            </a:graphic>
          </wp:inline>
        </w:drawing>
      </w:r>
    </w:p>
    <w:p w14:paraId="04AB1302" w14:textId="136016B8" w:rsidR="00253136" w:rsidRDefault="00253136" w:rsidP="001466B8">
      <w:pPr>
        <w:spacing w:line="360" w:lineRule="auto"/>
        <w:rPr>
          <w:b/>
          <w:bCs/>
        </w:rPr>
      </w:pPr>
      <w:r w:rsidRPr="00253136">
        <w:rPr>
          <w:b/>
          <w:bCs/>
        </w:rPr>
        <w:lastRenderedPageBreak/>
        <w:drawing>
          <wp:inline distT="0" distB="0" distL="0" distR="0" wp14:anchorId="6854490A" wp14:editId="6871E406">
            <wp:extent cx="5732145" cy="396494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2145" cy="3964940"/>
                    </a:xfrm>
                    <a:prstGeom prst="rect">
                      <a:avLst/>
                    </a:prstGeom>
                  </pic:spPr>
                </pic:pic>
              </a:graphicData>
            </a:graphic>
          </wp:inline>
        </w:drawing>
      </w:r>
    </w:p>
    <w:p w14:paraId="729B4620" w14:textId="74459DFB" w:rsidR="00253136" w:rsidRDefault="00253136" w:rsidP="001466B8">
      <w:pPr>
        <w:spacing w:line="360" w:lineRule="auto"/>
        <w:rPr>
          <w:b/>
          <w:bCs/>
        </w:rPr>
      </w:pPr>
      <w:r w:rsidRPr="00253136">
        <w:rPr>
          <w:b/>
          <w:bCs/>
        </w:rPr>
        <w:drawing>
          <wp:inline distT="0" distB="0" distL="0" distR="0" wp14:anchorId="20718C50" wp14:editId="79F59F0E">
            <wp:extent cx="5732145" cy="311975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2145" cy="3119755"/>
                    </a:xfrm>
                    <a:prstGeom prst="rect">
                      <a:avLst/>
                    </a:prstGeom>
                  </pic:spPr>
                </pic:pic>
              </a:graphicData>
            </a:graphic>
          </wp:inline>
        </w:drawing>
      </w:r>
    </w:p>
    <w:p w14:paraId="2DCAA44A" w14:textId="14D32278" w:rsidR="00253136" w:rsidRDefault="00253136" w:rsidP="001466B8">
      <w:pPr>
        <w:spacing w:line="360" w:lineRule="auto"/>
        <w:rPr>
          <w:b/>
          <w:bCs/>
        </w:rPr>
      </w:pPr>
      <w:r w:rsidRPr="00253136">
        <w:rPr>
          <w:b/>
          <w:bCs/>
        </w:rPr>
        <w:lastRenderedPageBreak/>
        <w:drawing>
          <wp:inline distT="0" distB="0" distL="0" distR="0" wp14:anchorId="5900DC81" wp14:editId="147CDA65">
            <wp:extent cx="5732145" cy="699643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2145" cy="6996430"/>
                    </a:xfrm>
                    <a:prstGeom prst="rect">
                      <a:avLst/>
                    </a:prstGeom>
                  </pic:spPr>
                </pic:pic>
              </a:graphicData>
            </a:graphic>
          </wp:inline>
        </w:drawing>
      </w:r>
    </w:p>
    <w:p w14:paraId="02DE1DE7" w14:textId="5EC94176" w:rsidR="00253136" w:rsidRDefault="00253136" w:rsidP="001466B8">
      <w:pPr>
        <w:spacing w:line="360" w:lineRule="auto"/>
        <w:rPr>
          <w:b/>
          <w:bCs/>
        </w:rPr>
      </w:pPr>
      <w:r w:rsidRPr="00253136">
        <w:rPr>
          <w:b/>
          <w:bCs/>
        </w:rPr>
        <w:lastRenderedPageBreak/>
        <w:drawing>
          <wp:inline distT="0" distB="0" distL="0" distR="0" wp14:anchorId="22902052" wp14:editId="5D1DE439">
            <wp:extent cx="5732145" cy="459486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2145" cy="4594860"/>
                    </a:xfrm>
                    <a:prstGeom prst="rect">
                      <a:avLst/>
                    </a:prstGeom>
                  </pic:spPr>
                </pic:pic>
              </a:graphicData>
            </a:graphic>
          </wp:inline>
        </w:drawing>
      </w:r>
    </w:p>
    <w:p w14:paraId="69E13524" w14:textId="1AA34C5C" w:rsidR="00253136" w:rsidRDefault="00253136" w:rsidP="001466B8">
      <w:pPr>
        <w:spacing w:line="360" w:lineRule="auto"/>
        <w:rPr>
          <w:b/>
          <w:bCs/>
        </w:rPr>
      </w:pPr>
      <w:r w:rsidRPr="00253136">
        <w:rPr>
          <w:b/>
          <w:bCs/>
        </w:rPr>
        <w:drawing>
          <wp:inline distT="0" distB="0" distL="0" distR="0" wp14:anchorId="05B5268A" wp14:editId="6F5A3AA5">
            <wp:extent cx="5732145" cy="362902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2145" cy="3629025"/>
                    </a:xfrm>
                    <a:prstGeom prst="rect">
                      <a:avLst/>
                    </a:prstGeom>
                  </pic:spPr>
                </pic:pic>
              </a:graphicData>
            </a:graphic>
          </wp:inline>
        </w:drawing>
      </w:r>
    </w:p>
    <w:p w14:paraId="63031D2F" w14:textId="7388C6BF" w:rsidR="00253136" w:rsidRDefault="00253136" w:rsidP="001466B8">
      <w:pPr>
        <w:spacing w:line="360" w:lineRule="auto"/>
        <w:rPr>
          <w:b/>
          <w:bCs/>
        </w:rPr>
      </w:pPr>
      <w:r w:rsidRPr="00253136">
        <w:rPr>
          <w:b/>
          <w:bCs/>
        </w:rPr>
        <w:lastRenderedPageBreak/>
        <w:drawing>
          <wp:inline distT="0" distB="0" distL="0" distR="0" wp14:anchorId="4CF28DC1" wp14:editId="4086CC59">
            <wp:extent cx="5732145" cy="297053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2145" cy="2970530"/>
                    </a:xfrm>
                    <a:prstGeom prst="rect">
                      <a:avLst/>
                    </a:prstGeom>
                  </pic:spPr>
                </pic:pic>
              </a:graphicData>
            </a:graphic>
          </wp:inline>
        </w:drawing>
      </w:r>
    </w:p>
    <w:p w14:paraId="613D827F" w14:textId="5233925D" w:rsidR="00253136" w:rsidRDefault="00253136" w:rsidP="001466B8">
      <w:pPr>
        <w:spacing w:line="360" w:lineRule="auto"/>
        <w:rPr>
          <w:b/>
          <w:bCs/>
        </w:rPr>
      </w:pPr>
    </w:p>
    <w:p w14:paraId="74F1BBF2" w14:textId="0ED67DC0" w:rsidR="00253136" w:rsidRDefault="00712DB6" w:rsidP="001466B8">
      <w:pPr>
        <w:spacing w:line="360" w:lineRule="auto"/>
        <w:rPr>
          <w:b/>
          <w:bCs/>
        </w:rPr>
      </w:pPr>
      <w:r w:rsidRPr="00712DB6">
        <w:rPr>
          <w:b/>
          <w:bCs/>
        </w:rPr>
        <w:lastRenderedPageBreak/>
        <w:drawing>
          <wp:inline distT="0" distB="0" distL="0" distR="0" wp14:anchorId="17F38DB5" wp14:editId="73F4BBD3">
            <wp:extent cx="5732145" cy="691261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2145" cy="6912610"/>
                    </a:xfrm>
                    <a:prstGeom prst="rect">
                      <a:avLst/>
                    </a:prstGeom>
                  </pic:spPr>
                </pic:pic>
              </a:graphicData>
            </a:graphic>
          </wp:inline>
        </w:drawing>
      </w:r>
    </w:p>
    <w:p w14:paraId="55A2D809" w14:textId="5B50C066" w:rsidR="00712DB6" w:rsidRDefault="00712DB6" w:rsidP="001466B8">
      <w:pPr>
        <w:spacing w:line="360" w:lineRule="auto"/>
        <w:rPr>
          <w:b/>
          <w:bCs/>
        </w:rPr>
      </w:pPr>
      <w:r w:rsidRPr="00712DB6">
        <w:rPr>
          <w:b/>
          <w:bCs/>
        </w:rPr>
        <w:drawing>
          <wp:inline distT="0" distB="0" distL="0" distR="0" wp14:anchorId="43F1FEB1" wp14:editId="2FC4254D">
            <wp:extent cx="5732145" cy="185864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2145" cy="1858645"/>
                    </a:xfrm>
                    <a:prstGeom prst="rect">
                      <a:avLst/>
                    </a:prstGeom>
                  </pic:spPr>
                </pic:pic>
              </a:graphicData>
            </a:graphic>
          </wp:inline>
        </w:drawing>
      </w:r>
    </w:p>
    <w:p w14:paraId="3B764B25" w14:textId="12D7B9EA" w:rsidR="00253136" w:rsidRDefault="00253136" w:rsidP="001466B8">
      <w:pPr>
        <w:spacing w:line="360" w:lineRule="auto"/>
        <w:rPr>
          <w:b/>
          <w:bCs/>
        </w:rPr>
      </w:pPr>
      <w:r w:rsidRPr="00253136">
        <w:rPr>
          <w:b/>
          <w:bCs/>
        </w:rPr>
        <w:lastRenderedPageBreak/>
        <w:drawing>
          <wp:inline distT="0" distB="0" distL="0" distR="0" wp14:anchorId="7D74979E" wp14:editId="21DED18C">
            <wp:extent cx="5732145" cy="316166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2145" cy="3161665"/>
                    </a:xfrm>
                    <a:prstGeom prst="rect">
                      <a:avLst/>
                    </a:prstGeom>
                  </pic:spPr>
                </pic:pic>
              </a:graphicData>
            </a:graphic>
          </wp:inline>
        </w:drawing>
      </w:r>
    </w:p>
    <w:p w14:paraId="79040FA9" w14:textId="61F9020C" w:rsidR="00712DB6" w:rsidRDefault="00712DB6" w:rsidP="001466B8">
      <w:pPr>
        <w:spacing w:line="360" w:lineRule="auto"/>
        <w:rPr>
          <w:b/>
          <w:bCs/>
        </w:rPr>
      </w:pPr>
      <w:r w:rsidRPr="00712DB6">
        <w:rPr>
          <w:b/>
          <w:bCs/>
        </w:rPr>
        <w:lastRenderedPageBreak/>
        <w:drawing>
          <wp:inline distT="0" distB="0" distL="0" distR="0" wp14:anchorId="12408069" wp14:editId="4EE0C840">
            <wp:extent cx="5732145" cy="571690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2145" cy="5716905"/>
                    </a:xfrm>
                    <a:prstGeom prst="rect">
                      <a:avLst/>
                    </a:prstGeom>
                  </pic:spPr>
                </pic:pic>
              </a:graphicData>
            </a:graphic>
          </wp:inline>
        </w:drawing>
      </w:r>
      <w:r w:rsidRPr="00712DB6">
        <w:rPr>
          <w:b/>
          <w:bCs/>
        </w:rPr>
        <w:lastRenderedPageBreak/>
        <w:drawing>
          <wp:inline distT="0" distB="0" distL="0" distR="0" wp14:anchorId="28D069F1" wp14:editId="468831CC">
            <wp:extent cx="5732145" cy="364871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2145" cy="3648710"/>
                    </a:xfrm>
                    <a:prstGeom prst="rect">
                      <a:avLst/>
                    </a:prstGeom>
                  </pic:spPr>
                </pic:pic>
              </a:graphicData>
            </a:graphic>
          </wp:inline>
        </w:drawing>
      </w:r>
    </w:p>
    <w:p w14:paraId="51B6F683" w14:textId="05DBA8B7" w:rsidR="001466B8" w:rsidRDefault="001466B8" w:rsidP="001466B8">
      <w:pPr>
        <w:spacing w:line="360" w:lineRule="auto"/>
        <w:rPr>
          <w:b/>
          <w:bCs/>
        </w:rPr>
      </w:pPr>
    </w:p>
    <w:p w14:paraId="3103310E" w14:textId="627DABB1" w:rsidR="001466B8" w:rsidRDefault="001466B8" w:rsidP="001466B8">
      <w:pPr>
        <w:spacing w:line="360" w:lineRule="auto"/>
        <w:rPr>
          <w:b/>
          <w:bCs/>
        </w:rPr>
      </w:pPr>
    </w:p>
    <w:p w14:paraId="0A309BB1" w14:textId="600458D7" w:rsidR="001466B8" w:rsidRPr="001466B8" w:rsidRDefault="001466B8" w:rsidP="001466B8">
      <w:pPr>
        <w:spacing w:line="360" w:lineRule="auto"/>
        <w:rPr>
          <w:b/>
          <w:bCs/>
        </w:rPr>
      </w:pPr>
    </w:p>
    <w:p w14:paraId="0279A346" w14:textId="77777777" w:rsidR="00406ADE" w:rsidRDefault="00406ADE">
      <w:pPr>
        <w:rPr>
          <w:b/>
          <w:bCs/>
        </w:rPr>
      </w:pPr>
      <w:r>
        <w:rPr>
          <w:b/>
          <w:bCs/>
        </w:rPr>
        <w:br w:type="page"/>
      </w:r>
    </w:p>
    <w:p w14:paraId="69C63EFF" w14:textId="499D71C6" w:rsidR="00712DB6" w:rsidRDefault="00712DB6" w:rsidP="00FA1A50">
      <w:pPr>
        <w:spacing w:line="360" w:lineRule="auto"/>
        <w:jc w:val="center"/>
        <w:rPr>
          <w:b/>
          <w:bCs/>
        </w:rPr>
      </w:pPr>
      <w:r>
        <w:rPr>
          <w:b/>
          <w:bCs/>
        </w:rPr>
        <w:lastRenderedPageBreak/>
        <w:t>BAB V</w:t>
      </w:r>
    </w:p>
    <w:p w14:paraId="38229BB0" w14:textId="691EB042" w:rsidR="00712DB6" w:rsidRDefault="00712DB6" w:rsidP="00FA1A50">
      <w:pPr>
        <w:spacing w:line="360" w:lineRule="auto"/>
        <w:jc w:val="center"/>
        <w:rPr>
          <w:b/>
          <w:bCs/>
        </w:rPr>
      </w:pPr>
      <w:r>
        <w:rPr>
          <w:b/>
          <w:bCs/>
        </w:rPr>
        <w:t>PENUTUP</w:t>
      </w:r>
    </w:p>
    <w:p w14:paraId="516979B5" w14:textId="1ADAAC93" w:rsidR="00FA1A50" w:rsidRPr="00406ADE" w:rsidRDefault="00712DB6" w:rsidP="00712DB6">
      <w:pPr>
        <w:spacing w:line="360" w:lineRule="auto"/>
        <w:rPr>
          <w:b/>
          <w:bCs/>
        </w:rPr>
      </w:pPr>
      <w:r>
        <w:rPr>
          <w:b/>
          <w:bCs/>
        </w:rPr>
        <w:t xml:space="preserve">5.1. </w:t>
      </w:r>
      <w:proofErr w:type="gramStart"/>
      <w:r w:rsidRPr="00406ADE">
        <w:rPr>
          <w:b/>
          <w:bCs/>
        </w:rPr>
        <w:t>Kesimpulan</w:t>
      </w:r>
      <w:proofErr w:type="gramEnd"/>
    </w:p>
    <w:p w14:paraId="566F01C6" w14:textId="12D7E1D3" w:rsidR="00FA1A50" w:rsidRPr="00406ADE" w:rsidRDefault="00FA1A50" w:rsidP="00FA1A50">
      <w:pPr>
        <w:spacing w:line="360" w:lineRule="auto"/>
        <w:ind w:firstLine="720"/>
        <w:jc w:val="both"/>
      </w:pPr>
      <w:r w:rsidRPr="00406ADE">
        <w:t xml:space="preserve">Penelitian ini bertujuan untuk membangun sebuah sistem informasi edukasi kebencanaan. </w:t>
      </w:r>
      <w:r w:rsidR="005B63A8" w:rsidRPr="00406ADE">
        <w:t>Melihat kebutuhan yang dijelaskan oleh Maharesigana untuk kebutuhan edukasi kebencaan,</w:t>
      </w:r>
      <w:r w:rsidRPr="00406ADE">
        <w:t xml:space="preserve"> </w:t>
      </w:r>
      <w:r w:rsidR="005B63A8" w:rsidRPr="00406ADE">
        <w:t>d</w:t>
      </w:r>
      <w:r w:rsidRPr="00406ADE">
        <w:t xml:space="preserve">isini peneliti menggunakan metode </w:t>
      </w:r>
      <w:r w:rsidR="00BD5D7D" w:rsidRPr="00406ADE">
        <w:rPr>
          <w:i/>
          <w:iCs/>
        </w:rPr>
        <w:t>prototype</w:t>
      </w:r>
      <w:r w:rsidRPr="00406ADE">
        <w:t xml:space="preserve"> untuk melakukan pengembangan sistem informasi ini.</w:t>
      </w:r>
      <w:r w:rsidR="00BD5D7D" w:rsidRPr="00406ADE">
        <w:t xml:space="preserve"> Dalam metode ini ada beberapa tahapan yang dilakukan yaitu</w:t>
      </w:r>
      <w:r w:rsidR="00F239D1" w:rsidRPr="00406ADE">
        <w:t xml:space="preserve"> perencanaan, studi literatur, pengembangan sistem yang terdiri dari beberapa tahapan lagi yaitu pengumpulan kebutuhan, perancangan, dan pengujian. Pada pengujian disini menggunakan </w:t>
      </w:r>
      <w:r w:rsidR="00F239D1" w:rsidRPr="00406ADE">
        <w:rPr>
          <w:i/>
          <w:iCs/>
        </w:rPr>
        <w:t xml:space="preserve">blackbox testing </w:t>
      </w:r>
      <w:r w:rsidR="00A803C0" w:rsidRPr="00406ADE">
        <w:t>UAT (</w:t>
      </w:r>
      <w:r w:rsidR="00A803C0" w:rsidRPr="00406ADE">
        <w:rPr>
          <w:i/>
          <w:iCs/>
        </w:rPr>
        <w:t>User Acceptance Test).</w:t>
      </w:r>
      <w:r w:rsidR="005B63A8" w:rsidRPr="00406ADE">
        <w:t xml:space="preserve"> Untuk meng</w:t>
      </w:r>
      <w:r w:rsidR="000A7A90" w:rsidRPr="00406ADE">
        <w:t xml:space="preserve">uji pemahaman edukasi kebencanaan dilakukan dengan model </w:t>
      </w:r>
      <w:r w:rsidR="000A7A90" w:rsidRPr="00406ADE">
        <w:rPr>
          <w:i/>
          <w:iCs/>
        </w:rPr>
        <w:t xml:space="preserve">pretest </w:t>
      </w:r>
      <w:r w:rsidR="000A7A90" w:rsidRPr="00406ADE">
        <w:t xml:space="preserve">dan </w:t>
      </w:r>
      <w:r w:rsidR="000A7A90" w:rsidRPr="00406ADE">
        <w:rPr>
          <w:i/>
          <w:iCs/>
        </w:rPr>
        <w:t xml:space="preserve">posttest </w:t>
      </w:r>
      <w:r w:rsidR="000A7A90" w:rsidRPr="00406ADE">
        <w:t>melalui kuis.</w:t>
      </w:r>
      <w:r w:rsidR="00A803C0" w:rsidRPr="00406ADE">
        <w:rPr>
          <w:i/>
          <w:iCs/>
        </w:rPr>
        <w:t xml:space="preserve"> </w:t>
      </w:r>
      <w:r w:rsidR="00A803C0" w:rsidRPr="00406ADE">
        <w:t>Hasil dari penelitian ini diharapkan agar dapat memudahkan para lembaga filantropi dalam memberikan edukasi pada masyarakat terkait bencana.</w:t>
      </w:r>
    </w:p>
    <w:p w14:paraId="1BFC7E72" w14:textId="54420616" w:rsidR="00FA1A50" w:rsidRPr="00406ADE" w:rsidRDefault="00FA1A50" w:rsidP="000F2778">
      <w:pPr>
        <w:spacing w:line="360" w:lineRule="auto"/>
        <w:rPr>
          <w:b/>
        </w:rPr>
      </w:pPr>
      <w:bookmarkStart w:id="5" w:name="_Hlk137461095"/>
    </w:p>
    <w:bookmarkEnd w:id="5"/>
    <w:p w14:paraId="77197E17" w14:textId="77777777" w:rsidR="00FA1A50" w:rsidRPr="00406ADE" w:rsidRDefault="00FA1A50">
      <w:pPr>
        <w:rPr>
          <w:b/>
        </w:rPr>
      </w:pPr>
      <w:r w:rsidRPr="00406ADE">
        <w:rPr>
          <w:b/>
        </w:rPr>
        <w:br w:type="page"/>
      </w:r>
    </w:p>
    <w:p w14:paraId="6B884CD5" w14:textId="37143EE9" w:rsidR="00FA1A50" w:rsidRPr="00406ADE" w:rsidRDefault="00FA1A50" w:rsidP="00524022">
      <w:pPr>
        <w:spacing w:line="360" w:lineRule="auto"/>
        <w:jc w:val="center"/>
        <w:rPr>
          <w:b/>
          <w:bCs/>
        </w:rPr>
      </w:pPr>
      <w:r w:rsidRPr="00406ADE">
        <w:rPr>
          <w:b/>
          <w:bCs/>
        </w:rPr>
        <w:lastRenderedPageBreak/>
        <w:t>DAFTAR PUSTAKA</w:t>
      </w:r>
    </w:p>
    <w:p w14:paraId="2B8C131A" w14:textId="77777777" w:rsidR="00524022" w:rsidRPr="00406ADE" w:rsidRDefault="00524022" w:rsidP="000F2778">
      <w:pPr>
        <w:spacing w:line="360" w:lineRule="auto"/>
        <w:rPr>
          <w:b/>
        </w:rPr>
      </w:pPr>
    </w:p>
    <w:p w14:paraId="425810FB" w14:textId="77777777" w:rsidR="003D6805" w:rsidRPr="003D6805" w:rsidRDefault="00524022" w:rsidP="003D6805">
      <w:pPr>
        <w:pStyle w:val="Bibliography"/>
      </w:pPr>
      <w:r w:rsidRPr="00406ADE">
        <w:rPr>
          <w:b/>
        </w:rPr>
        <w:fldChar w:fldCharType="begin"/>
      </w:r>
      <w:r w:rsidR="00C84404" w:rsidRPr="00406ADE">
        <w:rPr>
          <w:b/>
        </w:rPr>
        <w:instrText xml:space="preserve"> ADDIN ZOTERO_BIBL {"uncited":[],"omitted":[],"custom":[]} CSL_BIBLIOGRAPHY </w:instrText>
      </w:r>
      <w:r w:rsidRPr="00406ADE">
        <w:rPr>
          <w:b/>
        </w:rPr>
        <w:fldChar w:fldCharType="separate"/>
      </w:r>
      <w:r w:rsidR="003D6805" w:rsidRPr="003D6805">
        <w:t>[1]</w:t>
      </w:r>
      <w:r w:rsidR="003D6805" w:rsidRPr="003D6805">
        <w:tab/>
        <w:t>D. Bayu, “BNPB: Indonesia alami 3.522 Bencana Alam Pada 2022,” Dataindonesia.id, 2023. [Online]. Available: https://dataindonesia.id/ragam/detail/bnpb-indonesia-alami-3522-bencana-alam-pada-2022</w:t>
      </w:r>
    </w:p>
    <w:p w14:paraId="47904586" w14:textId="77777777" w:rsidR="003D6805" w:rsidRPr="003D6805" w:rsidRDefault="003D6805" w:rsidP="003D6805">
      <w:pPr>
        <w:pStyle w:val="Bibliography"/>
      </w:pPr>
      <w:r w:rsidRPr="003D6805">
        <w:t>[2]</w:t>
      </w:r>
      <w:r w:rsidRPr="003D6805">
        <w:tab/>
        <w:t>M. Ulfah, “Memahami Kehendak Allah Melalui Fenomena Alam,” 2010.</w:t>
      </w:r>
    </w:p>
    <w:p w14:paraId="04C80571" w14:textId="77777777" w:rsidR="003D6805" w:rsidRPr="003D6805" w:rsidRDefault="003D6805" w:rsidP="003D6805">
      <w:pPr>
        <w:pStyle w:val="Bibliography"/>
      </w:pPr>
      <w:r w:rsidRPr="003D6805">
        <w:t>[3]</w:t>
      </w:r>
      <w:r w:rsidRPr="003D6805">
        <w:tab/>
        <w:t>“Undang-Undang Republik Indonesia Nomor 24 Tahun 2007 Tentang Penanggulangan Bencana”.</w:t>
      </w:r>
    </w:p>
    <w:p w14:paraId="088578C6" w14:textId="77777777" w:rsidR="003D6805" w:rsidRPr="003D6805" w:rsidRDefault="003D6805" w:rsidP="003D6805">
      <w:pPr>
        <w:pStyle w:val="Bibliography"/>
      </w:pPr>
      <w:r w:rsidRPr="003D6805">
        <w:t>[4]</w:t>
      </w:r>
      <w:r w:rsidRPr="003D6805">
        <w:tab/>
        <w:t xml:space="preserve">Emosda, Lela, and Fadzlul, “MENGKONSTRUK PEMAHAMAN MASYARAKAT PEDULI BENCANA ALAM-BANJIR,” </w:t>
      </w:r>
      <w:r w:rsidRPr="003D6805">
        <w:rPr>
          <w:i/>
          <w:iCs/>
        </w:rPr>
        <w:t>Jurnal Pengabdian pada Masyarakat</w:t>
      </w:r>
      <w:r w:rsidRPr="003D6805">
        <w:t>, vol. 29, p. 21, 2014.</w:t>
      </w:r>
    </w:p>
    <w:p w14:paraId="03770AAB" w14:textId="77777777" w:rsidR="003D6805" w:rsidRPr="003D6805" w:rsidRDefault="003D6805" w:rsidP="003D6805">
      <w:pPr>
        <w:pStyle w:val="Bibliography"/>
      </w:pPr>
      <w:r w:rsidRPr="003D6805">
        <w:t>[5]</w:t>
      </w:r>
      <w:r w:rsidRPr="003D6805">
        <w:tab/>
        <w:t>S. H. N. Hafida, “URGENSI PENDIDIKAN KEBENCANAAN BAGI SISWA SEBAGAI UPAYA MEWUJUDKAN GENERASI TANGGUH BENCANA,” vol. 28, 2018.</w:t>
      </w:r>
    </w:p>
    <w:p w14:paraId="08E0E138" w14:textId="77777777" w:rsidR="003D6805" w:rsidRPr="003D6805" w:rsidRDefault="003D6805" w:rsidP="003D6805">
      <w:pPr>
        <w:pStyle w:val="Bibliography"/>
      </w:pPr>
      <w:r w:rsidRPr="003D6805">
        <w:t>[6]</w:t>
      </w:r>
      <w:r w:rsidRPr="003D6805">
        <w:tab/>
        <w:t>J. Farma, “Filantropi Islam Dalam Pemberdayaan Ekonomi Umat,” vol. 1, no. 1, 2021.</w:t>
      </w:r>
    </w:p>
    <w:p w14:paraId="362CE36E" w14:textId="77777777" w:rsidR="003D6805" w:rsidRPr="003D6805" w:rsidRDefault="003D6805" w:rsidP="003D6805">
      <w:pPr>
        <w:pStyle w:val="Bibliography"/>
      </w:pPr>
      <w:r w:rsidRPr="003D6805">
        <w:t>[7]</w:t>
      </w:r>
      <w:r w:rsidRPr="003D6805">
        <w:tab/>
        <w:t>W. W. Widiyanto, “ANALISA METODOLOGI PENGEMBANGAN SISTEM DENGAN PERBANDINGAN MODEL PERANGKAT LUNAK SISTEM INFORMASI KEPEGAWAIAN MENGGUNAKAN WATERFALL DEVELOPMENT MODEL, MODEL PROTOTYPE, DAN MODEL RAPID APPLICATION DEVELOPMENT (RAD),” vol. 4, 2018.</w:t>
      </w:r>
    </w:p>
    <w:p w14:paraId="731DD4BD" w14:textId="77777777" w:rsidR="003D6805" w:rsidRPr="003D6805" w:rsidRDefault="003D6805" w:rsidP="003D6805">
      <w:pPr>
        <w:pStyle w:val="Bibliography"/>
      </w:pPr>
      <w:r w:rsidRPr="003D6805">
        <w:t>[8]</w:t>
      </w:r>
      <w:r w:rsidRPr="003D6805">
        <w:tab/>
        <w:t xml:space="preserve">W. Nugraha and M. Syarif, “PENERAPAN METODE PROTOTYPE DALAM PERANCANGAN SISTEM INFORMASI PENGHITUNGAN VOLUME DAN COST PENJUALAN MINUMAN BERBASIS WEBSITE,” </w:t>
      </w:r>
      <w:r w:rsidRPr="003D6805">
        <w:rPr>
          <w:i/>
          <w:iCs/>
        </w:rPr>
        <w:t>JUSIM J. Sist. Inf. Musirawas</w:t>
      </w:r>
      <w:r w:rsidRPr="003D6805">
        <w:t>, vol. 3, no. 2, pp. 94–101, Dec. 2018, doi: 10.32767/</w:t>
      </w:r>
      <w:proofErr w:type="gramStart"/>
      <w:r w:rsidRPr="003D6805">
        <w:t>jusim.v</w:t>
      </w:r>
      <w:proofErr w:type="gramEnd"/>
      <w:r w:rsidRPr="003D6805">
        <w:t>3i2.331.</w:t>
      </w:r>
    </w:p>
    <w:p w14:paraId="5A77586F" w14:textId="77777777" w:rsidR="003D6805" w:rsidRPr="003D6805" w:rsidRDefault="003D6805" w:rsidP="003D6805">
      <w:pPr>
        <w:pStyle w:val="Bibliography"/>
      </w:pPr>
      <w:r w:rsidRPr="003D6805">
        <w:t>[9]</w:t>
      </w:r>
      <w:r w:rsidRPr="003D6805">
        <w:tab/>
        <w:t>Y. Trimarsiah and M. Arafat, “ANALISIS DAN PERANCANGAN WEBSITE SEBAGAI SARANA INFORMASI PADA LEMBAGA BAHASA KEWIRAUSAHAAN DAN KOMPUTER AKMI BATURAJA”.</w:t>
      </w:r>
    </w:p>
    <w:p w14:paraId="2F888B3E" w14:textId="77777777" w:rsidR="003D6805" w:rsidRPr="003D6805" w:rsidRDefault="003D6805" w:rsidP="003D6805">
      <w:pPr>
        <w:pStyle w:val="Bibliography"/>
      </w:pPr>
      <w:r w:rsidRPr="003D6805">
        <w:t>[10]</w:t>
      </w:r>
      <w:r w:rsidRPr="003D6805">
        <w:tab/>
        <w:t xml:space="preserve">K.-P. M., </w:t>
      </w:r>
      <w:r w:rsidRPr="003D6805">
        <w:rPr>
          <w:i/>
          <w:iCs/>
        </w:rPr>
        <w:t>Encyclopedia of Information Science and Technology.</w:t>
      </w:r>
      <w:r w:rsidRPr="003D6805">
        <w:t xml:space="preserve"> IGI Global, 2005.</w:t>
      </w:r>
    </w:p>
    <w:p w14:paraId="24529919" w14:textId="77777777" w:rsidR="003D6805" w:rsidRPr="003D6805" w:rsidRDefault="003D6805" w:rsidP="003D6805">
      <w:pPr>
        <w:pStyle w:val="Bibliography"/>
      </w:pPr>
      <w:r w:rsidRPr="003D6805">
        <w:t>[11]</w:t>
      </w:r>
      <w:r w:rsidRPr="003D6805">
        <w:tab/>
        <w:t xml:space="preserve">D. Karlina, “PENERAPAN MODEL AIR (Auditory Intellectually Repitition) </w:t>
      </w:r>
      <w:proofErr w:type="gramStart"/>
      <w:r w:rsidRPr="003D6805">
        <w:t>UNTUK  MENINGKATKAN</w:t>
      </w:r>
      <w:proofErr w:type="gramEnd"/>
      <w:r w:rsidRPr="003D6805">
        <w:t xml:space="preserve"> MINAT BELAJAR SISWA LAKI-LAKI DALAM  PEMBELAJARAN SENI TARI  (Studi Eksperimen Pada Siwa kelas VIII-K SMP Negeri 45 Bandung).” 2017. [Online]. Available: http://repository.upi.edu/</w:t>
      </w:r>
    </w:p>
    <w:p w14:paraId="0FC82A2E" w14:textId="77777777" w:rsidR="003D6805" w:rsidRPr="003D6805" w:rsidRDefault="003D6805" w:rsidP="003D6805">
      <w:pPr>
        <w:pStyle w:val="Bibliography"/>
      </w:pPr>
      <w:r w:rsidRPr="003D6805">
        <w:t>[12]</w:t>
      </w:r>
      <w:r w:rsidRPr="003D6805">
        <w:tab/>
        <w:t>A. Y. Aleryani, “Comparative Study between Data Flow Diagram and Use Case Diagram,” vol. 6, no. 3, 2016.</w:t>
      </w:r>
    </w:p>
    <w:p w14:paraId="0D06CEE0" w14:textId="77777777" w:rsidR="003D6805" w:rsidRPr="003D6805" w:rsidRDefault="003D6805" w:rsidP="003D6805">
      <w:pPr>
        <w:pStyle w:val="Bibliography"/>
      </w:pPr>
      <w:r w:rsidRPr="003D6805">
        <w:t>[13]</w:t>
      </w:r>
      <w:r w:rsidRPr="003D6805">
        <w:tab/>
        <w:t>W. Wibawanto and R. Nugrahani, “DESAIN ANTARMUKA (USER INTERFACE) PADA GAME EDUKASI.” 2018. [Online]. Available: http://journal.unnes.ac.id/nju/index.php/imajinasi</w:t>
      </w:r>
    </w:p>
    <w:p w14:paraId="593B28A3" w14:textId="77777777" w:rsidR="003D6805" w:rsidRPr="003D6805" w:rsidRDefault="003D6805" w:rsidP="003D6805">
      <w:pPr>
        <w:pStyle w:val="Bibliography"/>
      </w:pPr>
      <w:r w:rsidRPr="003D6805">
        <w:t>[14]</w:t>
      </w:r>
      <w:r w:rsidRPr="003D6805">
        <w:tab/>
        <w:t>B. Geppert and K. Schmid, “Co-located with the IEEE Joint International Requirements Engineering Conference (RE02)”.</w:t>
      </w:r>
    </w:p>
    <w:p w14:paraId="4D92D712" w14:textId="77777777" w:rsidR="003D6805" w:rsidRPr="003D6805" w:rsidRDefault="003D6805" w:rsidP="003D6805">
      <w:pPr>
        <w:pStyle w:val="Bibliography"/>
      </w:pPr>
      <w:r w:rsidRPr="003D6805">
        <w:t>[15]</w:t>
      </w:r>
      <w:r w:rsidRPr="003D6805">
        <w:tab/>
        <w:t xml:space="preserve">P. W. Wirawan and S. Adhy, “Desain Perangkat </w:t>
      </w:r>
      <w:proofErr w:type="gramStart"/>
      <w:r w:rsidRPr="003D6805">
        <w:t>Lunak :</w:t>
      </w:r>
      <w:proofErr w:type="gramEnd"/>
      <w:r w:rsidRPr="003D6805">
        <w:t xml:space="preserve"> Konsep dan Tantangannya”.</w:t>
      </w:r>
    </w:p>
    <w:p w14:paraId="1551AFEC" w14:textId="77777777" w:rsidR="003D6805" w:rsidRPr="003D6805" w:rsidRDefault="003D6805" w:rsidP="003D6805">
      <w:pPr>
        <w:pStyle w:val="Bibliography"/>
      </w:pPr>
      <w:r w:rsidRPr="003D6805">
        <w:t>[16]</w:t>
      </w:r>
      <w:r w:rsidRPr="003D6805">
        <w:tab/>
        <w:t>A. Rohmadi and V. Yasin, “DESAIN DAN PENERAPAN WEBSITE TATA KELOLA PERCETAKAN PADA CV APICDESIGN KREASINDO JAKARTA DENGAN METODE PROTOTYPING,” 2020.</w:t>
      </w:r>
    </w:p>
    <w:p w14:paraId="79D6B72A" w14:textId="77777777" w:rsidR="003D6805" w:rsidRPr="003D6805" w:rsidRDefault="003D6805" w:rsidP="003D6805">
      <w:pPr>
        <w:pStyle w:val="Bibliography"/>
      </w:pPr>
      <w:r w:rsidRPr="003D6805">
        <w:t>[17]</w:t>
      </w:r>
      <w:r w:rsidRPr="003D6805">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0A98C3D4" w:rsidR="00524022" w:rsidRPr="00BB054D" w:rsidRDefault="00524022" w:rsidP="000F2778">
      <w:pPr>
        <w:spacing w:line="360" w:lineRule="auto"/>
        <w:rPr>
          <w:b/>
        </w:rPr>
        <w:sectPr w:rsidR="00524022" w:rsidRPr="00BB054D" w:rsidSect="00664F15">
          <w:footerReference w:type="default" r:id="rId44"/>
          <w:pgSz w:w="11907" w:h="16839" w:code="9"/>
          <w:pgMar w:top="1440" w:right="1440" w:bottom="1440" w:left="1440" w:header="720" w:footer="720" w:gutter="0"/>
          <w:cols w:space="720"/>
          <w:titlePg/>
          <w:docGrid w:linePitch="360"/>
        </w:sectPr>
      </w:pPr>
      <w:r w:rsidRPr="00406ADE">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BE266" w14:textId="77777777" w:rsidR="007D4546" w:rsidRDefault="007D4546">
      <w:r>
        <w:separator/>
      </w:r>
    </w:p>
  </w:endnote>
  <w:endnote w:type="continuationSeparator" w:id="0">
    <w:p w14:paraId="0CE99292" w14:textId="77777777" w:rsidR="007D4546" w:rsidRDefault="007D4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C2FF2" w14:textId="77777777" w:rsidR="007D4546" w:rsidRDefault="007D4546">
      <w:r>
        <w:separator/>
      </w:r>
    </w:p>
  </w:footnote>
  <w:footnote w:type="continuationSeparator" w:id="0">
    <w:p w14:paraId="2E9ABDF0" w14:textId="77777777" w:rsidR="007D4546" w:rsidRDefault="007D45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310D7B"/>
    <w:multiLevelType w:val="hybridMultilevel"/>
    <w:tmpl w:val="B12684B6"/>
    <w:lvl w:ilvl="0" w:tplc="04DA7CA4">
      <w:start w:val="1"/>
      <w:numFmt w:val="decimal"/>
      <w:lvlText w:val="2.%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9"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12210E"/>
    <w:multiLevelType w:val="hybridMultilevel"/>
    <w:tmpl w:val="E86C3F90"/>
    <w:lvl w:ilvl="0" w:tplc="04DA7CA4">
      <w:start w:val="1"/>
      <w:numFmt w:val="decimal"/>
      <w:lvlText w:val="2.%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2"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9"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7D92B60"/>
    <w:multiLevelType w:val="hybridMultilevel"/>
    <w:tmpl w:val="953819B0"/>
    <w:lvl w:ilvl="0" w:tplc="04DA7CA4">
      <w:start w:val="1"/>
      <w:numFmt w:val="decimal"/>
      <w:lvlText w:val="2.%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2"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5" w15:restartNumberingAfterBreak="0">
    <w:nsid w:val="6F153F5A"/>
    <w:multiLevelType w:val="hybridMultilevel"/>
    <w:tmpl w:val="339EBDF4"/>
    <w:lvl w:ilvl="0" w:tplc="551CA46E">
      <w:start w:val="1"/>
      <w:numFmt w:val="decimal"/>
      <w:lvlText w:val="4.%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6"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8"/>
  </w:num>
  <w:num w:numId="2" w16cid:durableId="1790926752">
    <w:abstractNumId w:val="5"/>
  </w:num>
  <w:num w:numId="3" w16cid:durableId="27292958">
    <w:abstractNumId w:val="36"/>
  </w:num>
  <w:num w:numId="4" w16cid:durableId="475728548">
    <w:abstractNumId w:val="19"/>
  </w:num>
  <w:num w:numId="5" w16cid:durableId="361899368">
    <w:abstractNumId w:val="21"/>
  </w:num>
  <w:num w:numId="6" w16cid:durableId="2048139049">
    <w:abstractNumId w:val="17"/>
  </w:num>
  <w:num w:numId="7" w16cid:durableId="1109011873">
    <w:abstractNumId w:val="34"/>
  </w:num>
  <w:num w:numId="8" w16cid:durableId="766342329">
    <w:abstractNumId w:val="10"/>
  </w:num>
  <w:num w:numId="9" w16cid:durableId="16665320">
    <w:abstractNumId w:val="24"/>
  </w:num>
  <w:num w:numId="10" w16cid:durableId="1171749830">
    <w:abstractNumId w:val="18"/>
  </w:num>
  <w:num w:numId="11" w16cid:durableId="1808280173">
    <w:abstractNumId w:val="28"/>
  </w:num>
  <w:num w:numId="12" w16cid:durableId="347681614">
    <w:abstractNumId w:val="26"/>
  </w:num>
  <w:num w:numId="13" w16cid:durableId="654528608">
    <w:abstractNumId w:val="32"/>
  </w:num>
  <w:num w:numId="14" w16cid:durableId="1841311856">
    <w:abstractNumId w:val="37"/>
  </w:num>
  <w:num w:numId="15" w16cid:durableId="909971055">
    <w:abstractNumId w:val="0"/>
  </w:num>
  <w:num w:numId="16" w16cid:durableId="992872689">
    <w:abstractNumId w:val="16"/>
  </w:num>
  <w:num w:numId="17" w16cid:durableId="1963001687">
    <w:abstractNumId w:val="11"/>
  </w:num>
  <w:num w:numId="18" w16cid:durableId="553275536">
    <w:abstractNumId w:val="30"/>
  </w:num>
  <w:num w:numId="19" w16cid:durableId="582028421">
    <w:abstractNumId w:val="6"/>
  </w:num>
  <w:num w:numId="20" w16cid:durableId="252133356">
    <w:abstractNumId w:val="1"/>
  </w:num>
  <w:num w:numId="21" w16cid:durableId="1857386232">
    <w:abstractNumId w:val="33"/>
  </w:num>
  <w:num w:numId="22" w16cid:durableId="372048477">
    <w:abstractNumId w:val="29"/>
  </w:num>
  <w:num w:numId="23" w16cid:durableId="2118525878">
    <w:abstractNumId w:val="14"/>
  </w:num>
  <w:num w:numId="24" w16cid:durableId="19473737">
    <w:abstractNumId w:val="7"/>
  </w:num>
  <w:num w:numId="25" w16cid:durableId="509174805">
    <w:abstractNumId w:val="23"/>
  </w:num>
  <w:num w:numId="26" w16cid:durableId="786899810">
    <w:abstractNumId w:val="12"/>
  </w:num>
  <w:num w:numId="27" w16cid:durableId="186873142">
    <w:abstractNumId w:val="38"/>
  </w:num>
  <w:num w:numId="28" w16cid:durableId="262307407">
    <w:abstractNumId w:val="39"/>
  </w:num>
  <w:num w:numId="29" w16cid:durableId="1565136745">
    <w:abstractNumId w:val="27"/>
  </w:num>
  <w:num w:numId="30" w16cid:durableId="643000341">
    <w:abstractNumId w:val="22"/>
  </w:num>
  <w:num w:numId="31" w16cid:durableId="257256872">
    <w:abstractNumId w:val="3"/>
  </w:num>
  <w:num w:numId="32" w16cid:durableId="1187210758">
    <w:abstractNumId w:val="25"/>
  </w:num>
  <w:num w:numId="33" w16cid:durableId="487284523">
    <w:abstractNumId w:val="20"/>
  </w:num>
  <w:num w:numId="34" w16cid:durableId="1093235989">
    <w:abstractNumId w:val="41"/>
  </w:num>
  <w:num w:numId="35" w16cid:durableId="1554348578">
    <w:abstractNumId w:val="15"/>
  </w:num>
  <w:num w:numId="36" w16cid:durableId="1610628260">
    <w:abstractNumId w:val="4"/>
  </w:num>
  <w:num w:numId="37" w16cid:durableId="557010055">
    <w:abstractNumId w:val="9"/>
  </w:num>
  <w:num w:numId="38" w16cid:durableId="626006323">
    <w:abstractNumId w:val="31"/>
  </w:num>
  <w:num w:numId="39" w16cid:durableId="2057654631">
    <w:abstractNumId w:val="13"/>
  </w:num>
  <w:num w:numId="40" w16cid:durableId="1475101086">
    <w:abstractNumId w:val="40"/>
  </w:num>
  <w:num w:numId="41" w16cid:durableId="1836416801">
    <w:abstractNumId w:val="35"/>
  </w:num>
  <w:num w:numId="42" w16cid:durableId="12993418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67D37"/>
    <w:rsid w:val="00000BCC"/>
    <w:rsid w:val="00002377"/>
    <w:rsid w:val="00007187"/>
    <w:rsid w:val="000106D6"/>
    <w:rsid w:val="00011E4F"/>
    <w:rsid w:val="000125CC"/>
    <w:rsid w:val="00014612"/>
    <w:rsid w:val="00017AF5"/>
    <w:rsid w:val="00020EDF"/>
    <w:rsid w:val="000232E1"/>
    <w:rsid w:val="00023455"/>
    <w:rsid w:val="000256D8"/>
    <w:rsid w:val="000265C1"/>
    <w:rsid w:val="00027A52"/>
    <w:rsid w:val="000377B1"/>
    <w:rsid w:val="00061775"/>
    <w:rsid w:val="00067011"/>
    <w:rsid w:val="00070EAE"/>
    <w:rsid w:val="00073622"/>
    <w:rsid w:val="00074910"/>
    <w:rsid w:val="00075333"/>
    <w:rsid w:val="000843F9"/>
    <w:rsid w:val="00084443"/>
    <w:rsid w:val="00085FEF"/>
    <w:rsid w:val="00087F56"/>
    <w:rsid w:val="00091A2D"/>
    <w:rsid w:val="000A7A90"/>
    <w:rsid w:val="000B07CF"/>
    <w:rsid w:val="000B124E"/>
    <w:rsid w:val="000B143E"/>
    <w:rsid w:val="000B37F9"/>
    <w:rsid w:val="000B7889"/>
    <w:rsid w:val="000C2443"/>
    <w:rsid w:val="000C2F48"/>
    <w:rsid w:val="000C3E33"/>
    <w:rsid w:val="000D46CA"/>
    <w:rsid w:val="000E0AF2"/>
    <w:rsid w:val="000E0F70"/>
    <w:rsid w:val="000E10C2"/>
    <w:rsid w:val="000E1E7F"/>
    <w:rsid w:val="000E2814"/>
    <w:rsid w:val="000E3A3F"/>
    <w:rsid w:val="000E7E7C"/>
    <w:rsid w:val="000F0D51"/>
    <w:rsid w:val="000F1CD8"/>
    <w:rsid w:val="000F2145"/>
    <w:rsid w:val="000F2778"/>
    <w:rsid w:val="000F36AF"/>
    <w:rsid w:val="000F39CF"/>
    <w:rsid w:val="000F3C7D"/>
    <w:rsid w:val="000F48E1"/>
    <w:rsid w:val="001036FD"/>
    <w:rsid w:val="0010455E"/>
    <w:rsid w:val="00105830"/>
    <w:rsid w:val="00110F0E"/>
    <w:rsid w:val="00117650"/>
    <w:rsid w:val="00126796"/>
    <w:rsid w:val="00130369"/>
    <w:rsid w:val="001466B8"/>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4F60"/>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3136"/>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B690F"/>
    <w:rsid w:val="002B6E2F"/>
    <w:rsid w:val="002C0AB2"/>
    <w:rsid w:val="002C1328"/>
    <w:rsid w:val="002C690A"/>
    <w:rsid w:val="002D2CE6"/>
    <w:rsid w:val="002D3169"/>
    <w:rsid w:val="002D74D8"/>
    <w:rsid w:val="002E4223"/>
    <w:rsid w:val="002E539B"/>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1F9A"/>
    <w:rsid w:val="003A2123"/>
    <w:rsid w:val="003D395C"/>
    <w:rsid w:val="003D4E86"/>
    <w:rsid w:val="003D6805"/>
    <w:rsid w:val="003D7D1E"/>
    <w:rsid w:val="003E4BB9"/>
    <w:rsid w:val="00403A4F"/>
    <w:rsid w:val="00406ADE"/>
    <w:rsid w:val="00410663"/>
    <w:rsid w:val="00415976"/>
    <w:rsid w:val="00415FAE"/>
    <w:rsid w:val="00416FB7"/>
    <w:rsid w:val="00417B82"/>
    <w:rsid w:val="00424852"/>
    <w:rsid w:val="00424F1D"/>
    <w:rsid w:val="00426B4E"/>
    <w:rsid w:val="0043375C"/>
    <w:rsid w:val="004340CA"/>
    <w:rsid w:val="004361D7"/>
    <w:rsid w:val="00441AB5"/>
    <w:rsid w:val="0044301A"/>
    <w:rsid w:val="004464B1"/>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6A4"/>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6915"/>
    <w:rsid w:val="00597BE2"/>
    <w:rsid w:val="005A3328"/>
    <w:rsid w:val="005A34A8"/>
    <w:rsid w:val="005A3D02"/>
    <w:rsid w:val="005A5D52"/>
    <w:rsid w:val="005A67C1"/>
    <w:rsid w:val="005B341C"/>
    <w:rsid w:val="005B349A"/>
    <w:rsid w:val="005B63A8"/>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17F0A"/>
    <w:rsid w:val="00624349"/>
    <w:rsid w:val="00637EC2"/>
    <w:rsid w:val="00641822"/>
    <w:rsid w:val="00642560"/>
    <w:rsid w:val="00644494"/>
    <w:rsid w:val="00663F2A"/>
    <w:rsid w:val="0066464C"/>
    <w:rsid w:val="00664F15"/>
    <w:rsid w:val="006760B3"/>
    <w:rsid w:val="00685299"/>
    <w:rsid w:val="00693163"/>
    <w:rsid w:val="00696E0C"/>
    <w:rsid w:val="006970B7"/>
    <w:rsid w:val="006A28D6"/>
    <w:rsid w:val="006A74EE"/>
    <w:rsid w:val="006B64EA"/>
    <w:rsid w:val="006C404F"/>
    <w:rsid w:val="006C705B"/>
    <w:rsid w:val="006D0EC9"/>
    <w:rsid w:val="006D1511"/>
    <w:rsid w:val="006D2A0A"/>
    <w:rsid w:val="006D517B"/>
    <w:rsid w:val="006D77FE"/>
    <w:rsid w:val="006E07B9"/>
    <w:rsid w:val="006E4961"/>
    <w:rsid w:val="006F0EA9"/>
    <w:rsid w:val="006F532D"/>
    <w:rsid w:val="006F5811"/>
    <w:rsid w:val="006F6F10"/>
    <w:rsid w:val="00700182"/>
    <w:rsid w:val="00702538"/>
    <w:rsid w:val="00702784"/>
    <w:rsid w:val="00712791"/>
    <w:rsid w:val="00712DB6"/>
    <w:rsid w:val="007202DB"/>
    <w:rsid w:val="00723C6D"/>
    <w:rsid w:val="00726223"/>
    <w:rsid w:val="00727A89"/>
    <w:rsid w:val="00734D59"/>
    <w:rsid w:val="0074039F"/>
    <w:rsid w:val="0074185A"/>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D4546"/>
    <w:rsid w:val="007E39A8"/>
    <w:rsid w:val="007E4BBB"/>
    <w:rsid w:val="007E591D"/>
    <w:rsid w:val="007F0D74"/>
    <w:rsid w:val="00801382"/>
    <w:rsid w:val="008205BA"/>
    <w:rsid w:val="00820AC9"/>
    <w:rsid w:val="00820CBE"/>
    <w:rsid w:val="00821F44"/>
    <w:rsid w:val="00836EA2"/>
    <w:rsid w:val="00841EFE"/>
    <w:rsid w:val="00860023"/>
    <w:rsid w:val="00864642"/>
    <w:rsid w:val="008679BB"/>
    <w:rsid w:val="00867F01"/>
    <w:rsid w:val="0087364C"/>
    <w:rsid w:val="00893173"/>
    <w:rsid w:val="008A20D8"/>
    <w:rsid w:val="008A316A"/>
    <w:rsid w:val="008A7AC9"/>
    <w:rsid w:val="008B24E6"/>
    <w:rsid w:val="008D35F3"/>
    <w:rsid w:val="008D3EFB"/>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393D"/>
    <w:rsid w:val="009546DF"/>
    <w:rsid w:val="00954C9E"/>
    <w:rsid w:val="00960475"/>
    <w:rsid w:val="00974229"/>
    <w:rsid w:val="00977162"/>
    <w:rsid w:val="009841AE"/>
    <w:rsid w:val="00984CEC"/>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21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473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31D1"/>
    <w:rsid w:val="00AA6334"/>
    <w:rsid w:val="00AB00B7"/>
    <w:rsid w:val="00AB3819"/>
    <w:rsid w:val="00AB6B64"/>
    <w:rsid w:val="00AC1D1D"/>
    <w:rsid w:val="00AC35D0"/>
    <w:rsid w:val="00AC3622"/>
    <w:rsid w:val="00AC364F"/>
    <w:rsid w:val="00AC37B6"/>
    <w:rsid w:val="00AD64B7"/>
    <w:rsid w:val="00AE09A7"/>
    <w:rsid w:val="00AE4D3F"/>
    <w:rsid w:val="00AF0DDD"/>
    <w:rsid w:val="00B027E0"/>
    <w:rsid w:val="00B03B17"/>
    <w:rsid w:val="00B11B92"/>
    <w:rsid w:val="00B17814"/>
    <w:rsid w:val="00B21398"/>
    <w:rsid w:val="00B24503"/>
    <w:rsid w:val="00B34C92"/>
    <w:rsid w:val="00B35A5F"/>
    <w:rsid w:val="00B37E48"/>
    <w:rsid w:val="00B44946"/>
    <w:rsid w:val="00B465B2"/>
    <w:rsid w:val="00B540FC"/>
    <w:rsid w:val="00B55E60"/>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391F"/>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550C"/>
    <w:rsid w:val="00C56D2B"/>
    <w:rsid w:val="00C67D2B"/>
    <w:rsid w:val="00C71DFC"/>
    <w:rsid w:val="00C73B94"/>
    <w:rsid w:val="00C84404"/>
    <w:rsid w:val="00C93790"/>
    <w:rsid w:val="00C94956"/>
    <w:rsid w:val="00CA5EE1"/>
    <w:rsid w:val="00CB1564"/>
    <w:rsid w:val="00CB24AB"/>
    <w:rsid w:val="00CB5DFA"/>
    <w:rsid w:val="00CB5E29"/>
    <w:rsid w:val="00CB697D"/>
    <w:rsid w:val="00CC002D"/>
    <w:rsid w:val="00CC123C"/>
    <w:rsid w:val="00CC16E5"/>
    <w:rsid w:val="00CC228A"/>
    <w:rsid w:val="00CC72C8"/>
    <w:rsid w:val="00CD3809"/>
    <w:rsid w:val="00CD70A7"/>
    <w:rsid w:val="00CE7939"/>
    <w:rsid w:val="00CF3D50"/>
    <w:rsid w:val="00D01A7F"/>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63B1"/>
    <w:rsid w:val="00DD718C"/>
    <w:rsid w:val="00DE0AB4"/>
    <w:rsid w:val="00DE5AFF"/>
    <w:rsid w:val="00DE7526"/>
    <w:rsid w:val="00DF32D4"/>
    <w:rsid w:val="00DF376C"/>
    <w:rsid w:val="00DF3A30"/>
    <w:rsid w:val="00E10D6C"/>
    <w:rsid w:val="00E20EA6"/>
    <w:rsid w:val="00E211C5"/>
    <w:rsid w:val="00E24D71"/>
    <w:rsid w:val="00E26491"/>
    <w:rsid w:val="00E3097D"/>
    <w:rsid w:val="00E3469E"/>
    <w:rsid w:val="00E41B0F"/>
    <w:rsid w:val="00E428BF"/>
    <w:rsid w:val="00E42AC5"/>
    <w:rsid w:val="00E4599C"/>
    <w:rsid w:val="00E6153C"/>
    <w:rsid w:val="00E62C14"/>
    <w:rsid w:val="00E6753F"/>
    <w:rsid w:val="00E75927"/>
    <w:rsid w:val="00E841D7"/>
    <w:rsid w:val="00E8542A"/>
    <w:rsid w:val="00E8621E"/>
    <w:rsid w:val="00E87098"/>
    <w:rsid w:val="00E871AC"/>
    <w:rsid w:val="00E95801"/>
    <w:rsid w:val="00EA0A1C"/>
    <w:rsid w:val="00EA3A92"/>
    <w:rsid w:val="00EA4260"/>
    <w:rsid w:val="00EA4B4A"/>
    <w:rsid w:val="00EB7326"/>
    <w:rsid w:val="00EC237A"/>
    <w:rsid w:val="00EC2C72"/>
    <w:rsid w:val="00EC5ABA"/>
    <w:rsid w:val="00EC6104"/>
    <w:rsid w:val="00EC62DC"/>
    <w:rsid w:val="00EC6BF7"/>
    <w:rsid w:val="00ED197F"/>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334D"/>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87"/>
    <o:shapelayout v:ext="edit">
      <o:idmap v:ext="edit" data="1"/>
    </o:shapelayout>
  </w:shapeDefaults>
  <w:decimalSymbol w:val="."/>
  <w:listSeparator w:val=","/>
  <w14:docId w14:val="40554599"/>
  <w15:docId w15:val="{81DEA616-2CCB-4232-B7FD-44D0A6C29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1</TotalTime>
  <Pages>39</Pages>
  <Words>8332</Words>
  <Characters>4749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dc:description/>
  <cp:lastModifiedBy>Sandy Samudra</cp:lastModifiedBy>
  <cp:revision>2</cp:revision>
  <cp:lastPrinted>2023-06-30T04:13:00Z</cp:lastPrinted>
  <dcterms:created xsi:type="dcterms:W3CDTF">2023-03-09T05:33:00Z</dcterms:created>
  <dcterms:modified xsi:type="dcterms:W3CDTF">2023-10-31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qmmC3s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